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54B93" w:rsidRPr="00A95FAC" w:rsidRDefault="00B54B93" w:rsidP="00B54B93">
      <w:pPr>
        <w:pStyle w:val="Caption"/>
        <w:keepNext/>
        <w:rPr>
          <w:color w:val="auto"/>
          <w:sz w:val="24"/>
          <w:szCs w:val="24"/>
        </w:rPr>
      </w:pPr>
      <w:bookmarkStart w:id="0" w:name="_Ref70889543"/>
      <w:r>
        <w:rPr>
          <w:color w:val="auto"/>
          <w:sz w:val="24"/>
          <w:szCs w:val="24"/>
        </w:rPr>
        <w:t>Additional file S</w:t>
      </w:r>
      <w:r w:rsidRPr="00FE2DFB">
        <w:rPr>
          <w:color w:val="auto"/>
          <w:sz w:val="24"/>
          <w:szCs w:val="24"/>
        </w:rPr>
        <w:fldChar w:fldCharType="begin"/>
      </w:r>
      <w:r w:rsidRPr="00FE2DFB">
        <w:rPr>
          <w:color w:val="auto"/>
          <w:sz w:val="24"/>
          <w:szCs w:val="24"/>
        </w:rPr>
        <w:instrText xml:space="preserve"> SEQ Additional_file_S \* ARABIC </w:instrText>
      </w:r>
      <w:r w:rsidRPr="00FE2DFB">
        <w:rPr>
          <w:color w:val="auto"/>
          <w:sz w:val="24"/>
          <w:szCs w:val="24"/>
        </w:rPr>
        <w:fldChar w:fldCharType="separate"/>
      </w:r>
      <w:r>
        <w:rPr>
          <w:noProof/>
          <w:color w:val="auto"/>
          <w:sz w:val="24"/>
          <w:szCs w:val="24"/>
        </w:rPr>
        <w:t>2</w:t>
      </w:r>
      <w:r w:rsidRPr="00FE2DFB">
        <w:rPr>
          <w:color w:val="auto"/>
          <w:sz w:val="24"/>
          <w:szCs w:val="24"/>
        </w:rPr>
        <w:fldChar w:fldCharType="end"/>
      </w:r>
      <w:bookmarkEnd w:id="0"/>
      <w:r w:rsidRPr="00FE2DFB">
        <w:rPr>
          <w:color w:val="auto"/>
          <w:sz w:val="24"/>
          <w:szCs w:val="24"/>
        </w:rPr>
        <w:t xml:space="preserve">: </w:t>
      </w:r>
      <w:r w:rsidRPr="00FE2DFB">
        <w:rPr>
          <w:rFonts w:cs="Times New Roman"/>
          <w:color w:val="auto"/>
          <w:sz w:val="24"/>
          <w:szCs w:val="24"/>
        </w:rPr>
        <w:t>Characteristics of included studies</w:t>
      </w:r>
    </w:p>
    <w:tbl>
      <w:tblPr>
        <w:tblpPr w:leftFromText="180" w:rightFromText="180" w:vertAnchor="text" w:tblpX="-792" w:tblpY="1"/>
        <w:tblW w:w="21965" w:type="dxa"/>
        <w:tblLayout w:type="fixed"/>
        <w:tblLook w:val="04A0" w:firstRow="1" w:lastRow="0" w:firstColumn="1" w:lastColumn="0" w:noHBand="0" w:noVBand="1"/>
      </w:tblPr>
      <w:tblGrid>
        <w:gridCol w:w="702"/>
        <w:gridCol w:w="140"/>
        <w:gridCol w:w="1256"/>
        <w:gridCol w:w="11"/>
        <w:gridCol w:w="44"/>
        <w:gridCol w:w="1235"/>
        <w:gridCol w:w="1815"/>
        <w:gridCol w:w="7"/>
        <w:gridCol w:w="118"/>
        <w:gridCol w:w="31"/>
        <w:gridCol w:w="299"/>
        <w:gridCol w:w="1269"/>
        <w:gridCol w:w="130"/>
        <w:gridCol w:w="177"/>
        <w:gridCol w:w="974"/>
        <w:gridCol w:w="339"/>
        <w:gridCol w:w="634"/>
        <w:gridCol w:w="15"/>
        <w:gridCol w:w="452"/>
        <w:gridCol w:w="402"/>
        <w:gridCol w:w="360"/>
        <w:gridCol w:w="1310"/>
        <w:gridCol w:w="1646"/>
        <w:gridCol w:w="940"/>
        <w:gridCol w:w="851"/>
        <w:gridCol w:w="851"/>
        <w:gridCol w:w="851"/>
        <w:gridCol w:w="851"/>
        <w:gridCol w:w="851"/>
        <w:gridCol w:w="851"/>
        <w:gridCol w:w="851"/>
        <w:gridCol w:w="851"/>
        <w:gridCol w:w="851"/>
      </w:tblGrid>
      <w:tr w:rsidR="00B54B93" w:rsidRPr="00A95FAC" w:rsidTr="00E93F3A">
        <w:trPr>
          <w:gridAfter w:val="8"/>
          <w:wAfter w:w="6808" w:type="dxa"/>
          <w:trHeight w:val="420"/>
        </w:trPr>
        <w:tc>
          <w:tcPr>
            <w:tcW w:w="702" w:type="dxa"/>
            <w:vMerge w:val="restart"/>
            <w:shd w:val="clear" w:color="auto" w:fill="CCCCCC" w:themeFill="text1" w:themeFillTint="33"/>
          </w:tcPr>
          <w:p w:rsidR="00B54B93" w:rsidRPr="00A95FAC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  <w:r w:rsidRPr="00A95FAC">
              <w:rPr>
                <w:rFonts w:eastAsiaTheme="minorEastAsia"/>
                <w:b/>
                <w:color w:val="000000" w:themeColor="text1"/>
                <w:sz w:val="20"/>
                <w:szCs w:val="20"/>
              </w:rPr>
              <w:t>S. No</w:t>
            </w:r>
          </w:p>
        </w:tc>
        <w:tc>
          <w:tcPr>
            <w:tcW w:w="1396" w:type="dxa"/>
            <w:gridSpan w:val="2"/>
            <w:vMerge w:val="restart"/>
            <w:shd w:val="clear" w:color="auto" w:fill="CCCCCC" w:themeFill="text1" w:themeFillTint="33"/>
          </w:tcPr>
          <w:p w:rsidR="00B54B93" w:rsidRPr="00A95FAC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  <w:r w:rsidRPr="00A95FAC">
              <w:rPr>
                <w:rFonts w:eastAsiaTheme="minorEastAsia"/>
                <w:b/>
                <w:sz w:val="20"/>
                <w:szCs w:val="20"/>
              </w:rPr>
              <w:t xml:space="preserve">Study ID </w:t>
            </w:r>
          </w:p>
        </w:tc>
        <w:tc>
          <w:tcPr>
            <w:tcW w:w="1290" w:type="dxa"/>
            <w:gridSpan w:val="3"/>
            <w:vMerge w:val="restart"/>
            <w:shd w:val="clear" w:color="auto" w:fill="CCCCCC" w:themeFill="text1" w:themeFillTint="33"/>
          </w:tcPr>
          <w:p w:rsidR="00B54B93" w:rsidRPr="00A95FAC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  <w:r w:rsidRPr="00A95FAC">
              <w:rPr>
                <w:rFonts w:eastAsiaTheme="minorEastAsia"/>
                <w:b/>
                <w:sz w:val="20"/>
                <w:szCs w:val="20"/>
              </w:rPr>
              <w:t>Study design</w:t>
            </w:r>
          </w:p>
        </w:tc>
        <w:tc>
          <w:tcPr>
            <w:tcW w:w="2270" w:type="dxa"/>
            <w:gridSpan w:val="5"/>
            <w:vMerge w:val="restart"/>
            <w:shd w:val="clear" w:color="auto" w:fill="CCCCCC" w:themeFill="text1" w:themeFillTint="33"/>
          </w:tcPr>
          <w:p w:rsidR="00B54B93" w:rsidRPr="00A95FAC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  <w:r w:rsidRPr="00A95FAC">
              <w:rPr>
                <w:rFonts w:eastAsiaTheme="minorEastAsia"/>
                <w:b/>
                <w:sz w:val="20"/>
                <w:szCs w:val="20"/>
              </w:rPr>
              <w:t>Study setting and period</w:t>
            </w:r>
          </w:p>
        </w:tc>
        <w:tc>
          <w:tcPr>
            <w:tcW w:w="1399" w:type="dxa"/>
            <w:gridSpan w:val="2"/>
            <w:vMerge w:val="restart"/>
            <w:shd w:val="clear" w:color="auto" w:fill="CCCCCC" w:themeFill="text1" w:themeFillTint="33"/>
          </w:tcPr>
          <w:p w:rsidR="00B54B93" w:rsidRPr="00A95FAC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  <w:r w:rsidRPr="00A95FAC">
              <w:rPr>
                <w:rFonts w:eastAsiaTheme="minorEastAsia"/>
                <w:b/>
                <w:sz w:val="20"/>
                <w:szCs w:val="20"/>
              </w:rPr>
              <w:t xml:space="preserve">Transmission </w:t>
            </w:r>
          </w:p>
        </w:tc>
        <w:tc>
          <w:tcPr>
            <w:tcW w:w="1151" w:type="dxa"/>
            <w:gridSpan w:val="2"/>
            <w:vMerge w:val="restart"/>
            <w:shd w:val="clear" w:color="auto" w:fill="CCCCCC" w:themeFill="text1" w:themeFillTint="33"/>
          </w:tcPr>
          <w:p w:rsidR="00B54B93" w:rsidRPr="00A95FAC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  <w:r w:rsidRPr="00A95FAC">
              <w:rPr>
                <w:rFonts w:eastAsiaTheme="minorEastAsia"/>
                <w:b/>
                <w:sz w:val="20"/>
                <w:szCs w:val="20"/>
              </w:rPr>
              <w:t>Follow up</w:t>
            </w:r>
          </w:p>
        </w:tc>
        <w:tc>
          <w:tcPr>
            <w:tcW w:w="3512" w:type="dxa"/>
            <w:gridSpan w:val="7"/>
            <w:shd w:val="clear" w:color="auto" w:fill="CCCCCC" w:themeFill="text1" w:themeFillTint="33"/>
          </w:tcPr>
          <w:p w:rsidR="00B54B93" w:rsidRPr="00A95FAC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  <w:r w:rsidRPr="00A95FAC">
              <w:rPr>
                <w:rFonts w:eastAsiaTheme="minorEastAsia"/>
                <w:b/>
                <w:sz w:val="20"/>
                <w:szCs w:val="20"/>
              </w:rPr>
              <w:t>Subjects</w:t>
            </w:r>
          </w:p>
        </w:tc>
        <w:tc>
          <w:tcPr>
            <w:tcW w:w="1646" w:type="dxa"/>
            <w:vMerge w:val="restart"/>
            <w:shd w:val="clear" w:color="auto" w:fill="CCCCCC" w:themeFill="text1" w:themeFillTint="33"/>
          </w:tcPr>
          <w:p w:rsidR="00B54B93" w:rsidRPr="00A95FAC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  <w:r w:rsidRPr="00A95FAC">
              <w:rPr>
                <w:rFonts w:eastAsiaTheme="minorEastAsia"/>
                <w:b/>
                <w:sz w:val="20"/>
                <w:szCs w:val="20"/>
              </w:rPr>
              <w:t xml:space="preserve">Patient important outcome </w:t>
            </w:r>
          </w:p>
        </w:tc>
        <w:tc>
          <w:tcPr>
            <w:tcW w:w="940" w:type="dxa"/>
            <w:vMerge w:val="restart"/>
            <w:shd w:val="clear" w:color="auto" w:fill="CCCCCC" w:themeFill="text1" w:themeFillTint="33"/>
          </w:tcPr>
          <w:p w:rsidR="00B54B93" w:rsidRPr="00A95FAC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  <w:r w:rsidRPr="00A95FAC">
              <w:rPr>
                <w:rFonts w:eastAsiaTheme="minorEastAsia"/>
                <w:b/>
                <w:sz w:val="20"/>
                <w:szCs w:val="20"/>
              </w:rPr>
              <w:t>DHA-PQ</w:t>
            </w:r>
          </w:p>
        </w:tc>
        <w:tc>
          <w:tcPr>
            <w:tcW w:w="851" w:type="dxa"/>
            <w:vMerge w:val="restart"/>
            <w:shd w:val="clear" w:color="auto" w:fill="CCCCCC" w:themeFill="text1" w:themeFillTint="33"/>
          </w:tcPr>
          <w:p w:rsidR="00B54B93" w:rsidRPr="00A95FAC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  <w:r w:rsidRPr="00A95FAC">
              <w:rPr>
                <w:rFonts w:eastAsiaTheme="minorEastAsia"/>
                <w:b/>
                <w:sz w:val="20"/>
                <w:szCs w:val="20"/>
              </w:rPr>
              <w:t>AL</w:t>
            </w:r>
          </w:p>
        </w:tc>
      </w:tr>
      <w:tr w:rsidR="00B54B93" w:rsidTr="00E93F3A">
        <w:trPr>
          <w:gridAfter w:val="8"/>
          <w:wAfter w:w="6808" w:type="dxa"/>
          <w:trHeight w:val="514"/>
        </w:trPr>
        <w:tc>
          <w:tcPr>
            <w:tcW w:w="702" w:type="dxa"/>
            <w:vMerge/>
            <w:shd w:val="clear" w:color="auto" w:fill="CCCCCC" w:themeFill="text1" w:themeFillTint="33"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1396" w:type="dxa"/>
            <w:gridSpan w:val="2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1290" w:type="dxa"/>
            <w:gridSpan w:val="3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2270" w:type="dxa"/>
            <w:gridSpan w:val="5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1399" w:type="dxa"/>
            <w:gridSpan w:val="2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1151" w:type="dxa"/>
            <w:gridSpan w:val="2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1842" w:type="dxa"/>
            <w:gridSpan w:val="5"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  <w:r>
              <w:rPr>
                <w:rFonts w:eastAsiaTheme="minorEastAsia"/>
                <w:b/>
                <w:sz w:val="20"/>
                <w:szCs w:val="20"/>
              </w:rPr>
              <w:t>Number of participants</w:t>
            </w:r>
          </w:p>
          <w:p w:rsidR="00B54B93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1670" w:type="dxa"/>
            <w:gridSpan w:val="2"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  <w:r>
              <w:rPr>
                <w:rFonts w:eastAsiaTheme="minorEastAsia"/>
                <w:b/>
                <w:sz w:val="20"/>
                <w:szCs w:val="20"/>
              </w:rPr>
              <w:t>Inclusion age</w:t>
            </w:r>
          </w:p>
        </w:tc>
        <w:tc>
          <w:tcPr>
            <w:tcW w:w="1646" w:type="dxa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940" w:type="dxa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851" w:type="dxa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</w:tr>
      <w:tr w:rsidR="00B54B93" w:rsidTr="00E93F3A">
        <w:trPr>
          <w:gridAfter w:val="8"/>
          <w:wAfter w:w="6808" w:type="dxa"/>
          <w:trHeight w:val="392"/>
        </w:trPr>
        <w:tc>
          <w:tcPr>
            <w:tcW w:w="702" w:type="dxa"/>
            <w:vMerge/>
            <w:shd w:val="clear" w:color="auto" w:fill="CCCCCC" w:themeFill="text1" w:themeFillTint="33"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1396" w:type="dxa"/>
            <w:gridSpan w:val="2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1290" w:type="dxa"/>
            <w:gridSpan w:val="3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2270" w:type="dxa"/>
            <w:gridSpan w:val="5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1399" w:type="dxa"/>
            <w:gridSpan w:val="2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1151" w:type="dxa"/>
            <w:gridSpan w:val="2"/>
            <w:vMerge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988" w:type="dxa"/>
            <w:gridSpan w:val="3"/>
          </w:tcPr>
          <w:p w:rsidR="00B54B93" w:rsidRDefault="00B54B93" w:rsidP="00B54B93">
            <w:pPr>
              <w:pStyle w:val="NormalWeb"/>
              <w:spacing w:after="0"/>
              <w:rPr>
                <w:rFonts w:eastAsiaTheme="minorEastAsia"/>
                <w:b/>
                <w:sz w:val="20"/>
                <w:szCs w:val="20"/>
              </w:rPr>
            </w:pPr>
            <w:r>
              <w:rPr>
                <w:rFonts w:eastAsiaTheme="minorEastAsia"/>
                <w:b/>
                <w:sz w:val="20"/>
                <w:szCs w:val="20"/>
              </w:rPr>
              <w:t>DHA-PQ</w:t>
            </w:r>
          </w:p>
        </w:tc>
        <w:tc>
          <w:tcPr>
            <w:tcW w:w="854" w:type="dxa"/>
            <w:gridSpan w:val="2"/>
          </w:tcPr>
          <w:p w:rsidR="00B54B93" w:rsidRDefault="00B54B93" w:rsidP="00B54B93">
            <w:pPr>
              <w:pStyle w:val="NormalWeb"/>
              <w:spacing w:after="0"/>
              <w:rPr>
                <w:rFonts w:eastAsiaTheme="minorEastAsia"/>
                <w:b/>
                <w:sz w:val="20"/>
                <w:szCs w:val="20"/>
              </w:rPr>
            </w:pPr>
            <w:r>
              <w:rPr>
                <w:rFonts w:eastAsiaTheme="minorEastAsia"/>
                <w:b/>
                <w:sz w:val="20"/>
                <w:szCs w:val="20"/>
              </w:rPr>
              <w:t>AL</w:t>
            </w:r>
          </w:p>
        </w:tc>
        <w:tc>
          <w:tcPr>
            <w:tcW w:w="1670" w:type="dxa"/>
            <w:gridSpan w:val="2"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1646" w:type="dxa"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940" w:type="dxa"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  <w:tc>
          <w:tcPr>
            <w:tcW w:w="851" w:type="dxa"/>
          </w:tcPr>
          <w:p w:rsidR="00B54B93" w:rsidRDefault="00B54B93" w:rsidP="00B54B93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b/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743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  <w:r>
              <w:rPr>
                <w:rFonts w:eastAsiaTheme="minorEastAsia"/>
                <w:b/>
                <w:sz w:val="20"/>
                <w:szCs w:val="20"/>
              </w:rPr>
              <w:t xml:space="preserve">Kamya-2007-UGA </w:t>
            </w:r>
            <w:r>
              <w:rPr>
                <w:rFonts w:eastAsiaTheme="minorEastAsia"/>
                <w:b/>
                <w:sz w:val="20"/>
                <w:szCs w:val="20"/>
              </w:rPr>
              <w:fldChar w:fldCharType="begin"/>
            </w:r>
            <w:r>
              <w:rPr>
                <w:rFonts w:eastAsiaTheme="minorEastAsia"/>
                <w:b/>
                <w:sz w:val="20"/>
                <w:szCs w:val="20"/>
              </w:rPr>
              <w:instrText xml:space="preserve"> ADDIN EN.CITE &lt;EndNote&gt;&lt;Cite&gt;&lt;Author&gt;Kamya&lt;/Author&gt;&lt;Year&gt;2007&lt;/Year&gt;&lt;RecNum&gt;1895&lt;/RecNum&gt;&lt;DisplayText&gt;[97]&lt;/DisplayText&gt;&lt;record&gt;&lt;rec-number&gt;1895&lt;/rec-number&gt;&lt;foreign-keys&gt;&lt;key app="EN" db-id="x9fpefd96tte01ezf59vxv2c52e9etzzxrp9" timestamp="1600038596"&gt;1895&lt;/key&gt;&lt;/foreign-keys&gt;&lt;ref-type name="Journal Article"&gt;17&lt;/ref-type&gt;&lt;contributors&gt;&lt;authors&gt;&lt;author&gt;Kamya, M. R.&lt;/author&gt;&lt;author&gt;Yeka, A.&lt;/author&gt;&lt;author&gt;Bukirwa, H.&lt;/author&gt;&lt;author&gt;Lugemwa, M.&lt;/author&gt;&lt;author&gt;Rwakimari, J. B.&lt;/author&gt;&lt;author&gt;Staedke, S. G.&lt;/author&gt;&lt;author&gt;Talisuna, A. O.&lt;/author&gt;&lt;author&gt;Greenhouse, B.&lt;/author&gt;&lt;author&gt;Nosten, F.&lt;/author&gt;&lt;author&gt;Rosenthal, P. J.&lt;/author&gt;&lt;author&gt;Wabwire-Mangen, F.&lt;/author&gt;&lt;author&gt;Dorsey, G.&lt;/author&gt;&lt;/authors&gt;&lt;/contributors&gt;&lt;auth-address&gt;Department of Medicine, Makerere University, Kampala, Uganda. mkamya@infocom.co.ug&lt;/auth-address&gt;&lt;titles&gt;&lt;title&gt;Artemether-lumefantrine versus dihydroartemisinin-piperaquine for treatment of malaria: a randomized trial&lt;/title&gt;&lt;secondary-title&gt;PLoS Clin Trials&lt;/secondary-title&gt;&lt;alt-title&gt;PLoS clinical trials&lt;/alt-title&gt;&lt;/titles&gt;&lt;periodical&gt;&lt;full-title&gt;PLoS Clin Trials&lt;/full-title&gt;&lt;abbr-1&gt;PLoS clinical trials&lt;/abbr-1&gt;&lt;/periodical&gt;&lt;alt-periodical&gt;&lt;full-title&gt;PLoS Clin Trials&lt;/full-title&gt;&lt;abbr-1&gt;PLoS clinical trials&lt;/abbr-1&gt;&lt;/alt-periodical&gt;&lt;pages&gt;e20&lt;/pages&gt;&lt;volume&gt;2&lt;/volume&gt;&lt;number&gt;5&lt;/number&gt;&lt;dates&gt;&lt;year&gt;2007&lt;/year&gt;&lt;pub-dates&gt;&lt;date&gt;May 18&lt;/date&gt;&lt;/pub-dates&gt;&lt;/dates&gt;&lt;isbn&gt;1555-5887 (Electronic)&amp;#xD;1555-5887 (Linking)&lt;/isbn&gt;&lt;accession-num&gt;17525792&lt;/accession-num&gt;&lt;urls&gt;&lt;related-urls&gt;&lt;url&gt;http://www.ncbi.nlm.nih.gov/pubmed/17525792&lt;/url&gt;&lt;url&gt;https://escholarship.org/content/qt7f8673j3/qt7f8673j3.pdf?t=qag25s&lt;/url&gt;&lt;/related-urls&gt;&lt;/urls&gt;&lt;custom2&gt;1876597&lt;/custom2&gt;&lt;electronic-resource-num&gt;10.1371/journal.pctr.0020020&lt;/electronic-resource-num&gt;&lt;/record&gt;&lt;/Cite&gt;&lt;/EndNote&gt;</w:instrText>
            </w:r>
            <w:r>
              <w:rPr>
                <w:rFonts w:eastAsiaTheme="minorEastAsia"/>
                <w:b/>
                <w:sz w:val="20"/>
                <w:szCs w:val="20"/>
              </w:rPr>
              <w:fldChar w:fldCharType="separate"/>
            </w:r>
            <w:r>
              <w:rPr>
                <w:rFonts w:eastAsiaTheme="minorEastAsia"/>
                <w:b/>
                <w:noProof/>
                <w:sz w:val="20"/>
                <w:szCs w:val="20"/>
              </w:rPr>
              <w:t>[97]</w:t>
            </w:r>
            <w:r>
              <w:rPr>
                <w:rFonts w:eastAsiaTheme="minorEastAsia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ngle-blind, RCT</w:t>
            </w:r>
          </w:p>
        </w:tc>
        <w:tc>
          <w:tcPr>
            <w:tcW w:w="2270" w:type="dxa"/>
            <w:gridSpan w:val="5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ural health center, March,2006-July, 2006</w:t>
            </w:r>
          </w:p>
        </w:tc>
        <w:tc>
          <w:tcPr>
            <w:tcW w:w="1399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gh transmission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42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3</w:t>
            </w:r>
          </w:p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256</w:t>
            </w:r>
          </w:p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rFonts w:eastAsiaTheme="minorEastAsia"/>
                <w:sz w:val="20"/>
                <w:szCs w:val="20"/>
              </w:rPr>
            </w:pPr>
            <w:r>
              <w:rPr>
                <w:sz w:val="20"/>
                <w:szCs w:val="20"/>
              </w:rPr>
              <w:t>6 months-10 years</w:t>
            </w:r>
          </w:p>
        </w:tc>
        <w:tc>
          <w:tcPr>
            <w:tcW w:w="1646" w:type="dxa"/>
          </w:tcPr>
          <w:p w:rsidR="00D56CFC" w:rsidRDefault="00D56CFC" w:rsidP="00D56CF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5</w:t>
            </w:r>
          </w:p>
        </w:tc>
      </w:tr>
      <w:tr w:rsidR="00D56CFC" w:rsidTr="00E93F3A">
        <w:trPr>
          <w:gridAfter w:val="8"/>
          <w:wAfter w:w="6808" w:type="dxa"/>
          <w:trHeight w:val="255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arrhe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</w:t>
            </w:r>
          </w:p>
        </w:tc>
      </w:tr>
      <w:tr w:rsidR="00D56CFC" w:rsidTr="00E93F3A">
        <w:trPr>
          <w:gridAfter w:val="8"/>
          <w:wAfter w:w="6808" w:type="dxa"/>
          <w:trHeight w:val="25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Anorexi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1</w:t>
            </w:r>
          </w:p>
        </w:tc>
      </w:tr>
      <w:tr w:rsidR="00D56CFC" w:rsidTr="00E93F3A">
        <w:trPr>
          <w:gridAfter w:val="8"/>
          <w:wAfter w:w="6808" w:type="dxa"/>
          <w:trHeight w:val="25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bdominal pain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</w:t>
            </w:r>
          </w:p>
        </w:tc>
      </w:tr>
      <w:tr w:rsidR="00D56CFC" w:rsidTr="00E93F3A">
        <w:trPr>
          <w:gridAfter w:val="8"/>
          <w:wAfter w:w="6808" w:type="dxa"/>
          <w:trHeight w:val="25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akness/malais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3</w:t>
            </w:r>
          </w:p>
        </w:tc>
      </w:tr>
      <w:tr w:rsidR="00D56CFC" w:rsidTr="00E93F3A">
        <w:trPr>
          <w:gridAfter w:val="8"/>
          <w:wAfter w:w="6808" w:type="dxa"/>
          <w:trHeight w:val="25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ugh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3</w:t>
            </w:r>
          </w:p>
        </w:tc>
      </w:tr>
      <w:tr w:rsidR="00D56CFC" w:rsidTr="00E93F3A">
        <w:trPr>
          <w:gridAfter w:val="8"/>
          <w:wAfter w:w="6808" w:type="dxa"/>
          <w:trHeight w:val="25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ryz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1</w:t>
            </w:r>
          </w:p>
        </w:tc>
      </w:tr>
      <w:tr w:rsidR="00D56CFC" w:rsidTr="00E93F3A">
        <w:trPr>
          <w:gridAfter w:val="8"/>
          <w:wAfter w:w="6808" w:type="dxa"/>
          <w:trHeight w:val="25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uritus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</w:t>
            </w:r>
          </w:p>
        </w:tc>
      </w:tr>
      <w:tr w:rsidR="00D56CFC" w:rsidTr="00E93F3A">
        <w:trPr>
          <w:gridAfter w:val="8"/>
          <w:wAfter w:w="6808" w:type="dxa"/>
          <w:trHeight w:val="25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</w:tr>
      <w:tr w:rsidR="00D56CFC" w:rsidTr="00E93F3A">
        <w:trPr>
          <w:gridAfter w:val="8"/>
          <w:wAfter w:w="6808" w:type="dxa"/>
          <w:trHeight w:val="188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Zongo-2007-BNF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ab25nbzwvQXV0aG9yPjxZZWFyPjIwMDc8L1llYXI+PFJl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ab25nbzwvQXV0aG9yPjxZZWFyPjIwMDc8L1llYXI+PFJl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98]</w:t>
            </w:r>
            <w:r>
              <w:rPr>
                <w:sz w:val="20"/>
                <w:szCs w:val="20"/>
              </w:rPr>
              <w:fldChar w:fldCharType="end"/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ngle blind RCT</w:t>
            </w: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Government health dispensaries,  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ugust 2006- January 2007</w:t>
            </w: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gh transmission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6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7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 months-10 years</w:t>
            </w: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arly vomiting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215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omiting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</w:p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21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arrhe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</w:t>
            </w:r>
          </w:p>
        </w:tc>
      </w:tr>
      <w:tr w:rsidR="00D56CFC" w:rsidTr="00E93F3A">
        <w:trPr>
          <w:gridAfter w:val="8"/>
          <w:wAfter w:w="6808" w:type="dxa"/>
          <w:trHeight w:val="21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orexi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</w:tr>
      <w:tr w:rsidR="00D56CFC" w:rsidTr="00E93F3A">
        <w:trPr>
          <w:gridAfter w:val="8"/>
          <w:wAfter w:w="6808" w:type="dxa"/>
          <w:trHeight w:val="21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bdominal pain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</w:t>
            </w:r>
          </w:p>
        </w:tc>
      </w:tr>
      <w:tr w:rsidR="00D56CFC" w:rsidTr="00E93F3A">
        <w:trPr>
          <w:gridAfter w:val="8"/>
          <w:wAfter w:w="6808" w:type="dxa"/>
          <w:trHeight w:val="21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ugh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9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2</w:t>
            </w:r>
          </w:p>
        </w:tc>
      </w:tr>
      <w:tr w:rsidR="00D56CFC" w:rsidTr="00E93F3A">
        <w:trPr>
          <w:gridAfter w:val="8"/>
          <w:wAfter w:w="6808" w:type="dxa"/>
          <w:trHeight w:val="21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akness/Malais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21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uritus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</w:t>
            </w:r>
          </w:p>
        </w:tc>
      </w:tr>
      <w:tr w:rsidR="00D56CFC" w:rsidTr="00E93F3A">
        <w:trPr>
          <w:gridAfter w:val="8"/>
          <w:wAfter w:w="6808" w:type="dxa"/>
          <w:trHeight w:val="21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eadach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</w:t>
            </w:r>
          </w:p>
        </w:tc>
      </w:tr>
      <w:tr w:rsidR="00D56CFC" w:rsidTr="00E93F3A">
        <w:trPr>
          <w:gridAfter w:val="8"/>
          <w:wAfter w:w="6808" w:type="dxa"/>
          <w:trHeight w:val="288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ens-2008-KEN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ZW5zPC9BdXRob3I+PFllYXI+MjAwODwvWWVhcj48UmVj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ZW5zPC9BdXRob3I+PFllYXI+MjAwODwvWWVhcj48UmVj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11]</w:t>
            </w:r>
            <w:r>
              <w:rPr>
                <w:sz w:val="20"/>
                <w:szCs w:val="20"/>
              </w:rPr>
              <w:fldChar w:fldCharType="end"/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lastRenderedPageBreak/>
              <w:t>Open label RCT</w:t>
            </w: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ealth center, </w:t>
            </w:r>
            <w:r>
              <w:rPr>
                <w:rFonts w:eastAsia="Yu Gothic"/>
                <w:sz w:val="20"/>
                <w:szCs w:val="20"/>
              </w:rPr>
              <w:t xml:space="preserve"> 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Apr 2007 to Jul 2007</w:t>
            </w: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gh transmission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3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3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 months-12 years</w:t>
            </w: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eadache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9</w:t>
            </w:r>
          </w:p>
        </w:tc>
      </w:tr>
      <w:tr w:rsidR="00D56CFC" w:rsidTr="00E93F3A">
        <w:trPr>
          <w:gridAfter w:val="8"/>
          <w:wAfter w:w="6808" w:type="dxa"/>
          <w:trHeight w:val="53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bdominal pain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</w:t>
            </w:r>
          </w:p>
        </w:tc>
      </w:tr>
      <w:tr w:rsidR="00D56CFC" w:rsidTr="00E93F3A">
        <w:trPr>
          <w:gridAfter w:val="8"/>
          <w:wAfter w:w="6808" w:type="dxa"/>
          <w:trHeight w:val="53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Weakness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</w:t>
            </w:r>
          </w:p>
        </w:tc>
      </w:tr>
      <w:tr w:rsidR="00D56CFC" w:rsidTr="00E93F3A">
        <w:trPr>
          <w:gridAfter w:val="8"/>
          <w:wAfter w:w="6808" w:type="dxa"/>
          <w:trHeight w:val="10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norexi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</w:p>
        </w:tc>
      </w:tr>
      <w:tr w:rsidR="00D56CFC" w:rsidTr="00E93F3A">
        <w:trPr>
          <w:gridAfter w:val="8"/>
          <w:wAfter w:w="6808" w:type="dxa"/>
          <w:trHeight w:val="223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arrhe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</w:tr>
      <w:tr w:rsidR="00D56CFC" w:rsidTr="00E93F3A">
        <w:trPr>
          <w:gridAfter w:val="8"/>
          <w:wAfter w:w="6808" w:type="dxa"/>
          <w:trHeight w:val="161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ough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</w:t>
            </w:r>
          </w:p>
        </w:tc>
      </w:tr>
      <w:tr w:rsidR="00D56CFC" w:rsidTr="00E93F3A">
        <w:trPr>
          <w:gridAfter w:val="8"/>
          <w:wAfter w:w="6808" w:type="dxa"/>
          <w:trHeight w:val="192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</w:p>
        </w:tc>
      </w:tr>
      <w:tr w:rsidR="00D56CFC" w:rsidTr="00E93F3A">
        <w:trPr>
          <w:gridAfter w:val="8"/>
          <w:wAfter w:w="6808" w:type="dxa"/>
          <w:trHeight w:val="267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uritus 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</w:tr>
      <w:tr w:rsidR="00D56CFC" w:rsidTr="00E93F3A">
        <w:trPr>
          <w:gridAfter w:val="8"/>
          <w:wAfter w:w="6808" w:type="dxa"/>
          <w:trHeight w:val="273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D56CFC" w:rsidTr="00E93F3A">
        <w:trPr>
          <w:gridAfter w:val="8"/>
          <w:wAfter w:w="6808" w:type="dxa"/>
          <w:trHeight w:val="274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Theme="minorEastAsia"/>
                <w:b/>
                <w:sz w:val="20"/>
                <w:szCs w:val="20"/>
              </w:rPr>
              <w:t xml:space="preserve">Yeka-2008-UGA  </w:t>
            </w:r>
            <w:r>
              <w:rPr>
                <w:rFonts w:eastAsiaTheme="minorEastAsia"/>
                <w:b/>
                <w:sz w:val="20"/>
                <w:szCs w:val="20"/>
              </w:rPr>
              <w:fldChar w:fldCharType="begin">
                <w:fldData xml:space="preserve">PEVuZE5vdGU+PENpdGU+PEF1dGhvcj5ZZWthPC9BdXRob3I+PFllYXI+MjAwODwvWWVhcj48UmVj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eastAsiaTheme="minorEastAsia"/>
                <w:b/>
                <w:sz w:val="20"/>
                <w:szCs w:val="20"/>
              </w:rPr>
              <w:instrText xml:space="preserve"> ADDIN EN.CITE </w:instrText>
            </w:r>
            <w:r>
              <w:rPr>
                <w:rFonts w:eastAsiaTheme="minorEastAsia"/>
                <w:b/>
                <w:sz w:val="20"/>
                <w:szCs w:val="20"/>
              </w:rPr>
              <w:fldChar w:fldCharType="begin">
                <w:fldData xml:space="preserve">PEVuZE5vdGU+PENpdGU+PEF1dGhvcj5ZZWthPC9BdXRob3I+PFllYXI+MjAwODwvWWVhcj48UmVj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eastAsiaTheme="minorEastAsia"/>
                <w:b/>
                <w:sz w:val="20"/>
                <w:szCs w:val="20"/>
              </w:rPr>
              <w:instrText xml:space="preserve"> ADDIN EN.CITE.DATA </w:instrText>
            </w:r>
            <w:r>
              <w:rPr>
                <w:rFonts w:eastAsiaTheme="minorEastAsia"/>
                <w:b/>
                <w:sz w:val="20"/>
                <w:szCs w:val="20"/>
              </w:rPr>
            </w:r>
            <w:r>
              <w:rPr>
                <w:rFonts w:eastAsiaTheme="minorEastAsia"/>
                <w:b/>
                <w:sz w:val="20"/>
                <w:szCs w:val="20"/>
              </w:rPr>
              <w:fldChar w:fldCharType="end"/>
            </w:r>
            <w:r>
              <w:rPr>
                <w:rFonts w:eastAsiaTheme="minorEastAsia"/>
                <w:b/>
                <w:sz w:val="20"/>
                <w:szCs w:val="20"/>
              </w:rPr>
            </w:r>
            <w:r>
              <w:rPr>
                <w:rFonts w:eastAsiaTheme="minorEastAsia"/>
                <w:b/>
                <w:sz w:val="20"/>
                <w:szCs w:val="20"/>
              </w:rPr>
              <w:fldChar w:fldCharType="separate"/>
            </w:r>
            <w:r>
              <w:rPr>
                <w:rFonts w:eastAsiaTheme="minorEastAsia"/>
                <w:b/>
                <w:noProof/>
                <w:sz w:val="20"/>
                <w:szCs w:val="20"/>
              </w:rPr>
              <w:t>[99]</w:t>
            </w:r>
            <w:r>
              <w:rPr>
                <w:rFonts w:eastAsiaTheme="minorEastAsia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ngle-blind, RCT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ealth center, August 2006- April 2007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/A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234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227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 months-10 years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</w:t>
            </w:r>
          </w:p>
        </w:tc>
      </w:tr>
      <w:tr w:rsidR="00D56CFC" w:rsidTr="00E93F3A">
        <w:trPr>
          <w:gridAfter w:val="8"/>
          <w:wAfter w:w="6808" w:type="dxa"/>
          <w:trHeight w:val="270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arrhe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</w:t>
            </w:r>
          </w:p>
        </w:tc>
      </w:tr>
      <w:tr w:rsidR="00D56CFC" w:rsidTr="00E93F3A">
        <w:trPr>
          <w:gridAfter w:val="8"/>
          <w:wAfter w:w="6808" w:type="dxa"/>
          <w:trHeight w:val="188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orexi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9</w:t>
            </w:r>
          </w:p>
        </w:tc>
      </w:tr>
      <w:tr w:rsidR="00D56CFC" w:rsidTr="00E93F3A">
        <w:trPr>
          <w:gridAfter w:val="8"/>
          <w:wAfter w:w="6808" w:type="dxa"/>
          <w:trHeight w:val="259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bdominal pain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</w:p>
        </w:tc>
      </w:tr>
      <w:tr w:rsidR="00D56CFC" w:rsidTr="00E93F3A">
        <w:trPr>
          <w:gridAfter w:val="8"/>
          <w:wAfter w:w="6808" w:type="dxa"/>
          <w:trHeight w:val="21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akness/malais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</w:p>
        </w:tc>
      </w:tr>
      <w:tr w:rsidR="00D56CFC" w:rsidTr="00E93F3A">
        <w:trPr>
          <w:gridAfter w:val="8"/>
          <w:wAfter w:w="6808" w:type="dxa"/>
          <w:trHeight w:val="332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ugh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0</w:t>
            </w:r>
          </w:p>
        </w:tc>
      </w:tr>
      <w:tr w:rsidR="00D56CFC" w:rsidTr="00E93F3A">
        <w:trPr>
          <w:gridAfter w:val="8"/>
          <w:wAfter w:w="6808" w:type="dxa"/>
          <w:trHeight w:val="26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ryz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9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0</w:t>
            </w:r>
          </w:p>
        </w:tc>
      </w:tr>
      <w:tr w:rsidR="00D56CFC" w:rsidTr="00E93F3A">
        <w:trPr>
          <w:gridAfter w:val="8"/>
          <w:wAfter w:w="6808" w:type="dxa"/>
          <w:trHeight w:val="461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uritus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</w:tr>
      <w:tr w:rsidR="00D56CFC" w:rsidTr="00E93F3A">
        <w:trPr>
          <w:gridAfter w:val="8"/>
          <w:wAfter w:w="6808" w:type="dxa"/>
          <w:trHeight w:val="171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</w:tr>
      <w:tr w:rsidR="00D56CFC" w:rsidTr="00E93F3A">
        <w:trPr>
          <w:gridAfter w:val="8"/>
          <w:wAfter w:w="6808" w:type="dxa"/>
          <w:trHeight w:val="86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Bassat-2009-AFR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YXNzYXQ8L0F1dGhvcj48WWVhcj4yMDA5PC9ZZWFyPjxS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YXNzYXQ8L0F1dGhvcj48WWVhcj4yMDA5PC9ZZWFyPjxS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01]</w:t>
            </w:r>
            <w:r>
              <w:rPr>
                <w:sz w:val="20"/>
                <w:szCs w:val="20"/>
              </w:rPr>
              <w:fldChar w:fldCharType="end"/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pen-label, RCT 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3669" w:type="dxa"/>
            <w:gridSpan w:val="7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Four rural sites and one peri-urban site,</w:t>
            </w:r>
          </w:p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August 2005 and July 2006.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Mesoendemic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38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10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6–59 months 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arly 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</w:tr>
      <w:tr w:rsidR="00D56CFC" w:rsidTr="00E93F3A">
        <w:trPr>
          <w:gridAfter w:val="8"/>
          <w:wAfter w:w="6808" w:type="dxa"/>
          <w:trHeight w:val="269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</w:t>
            </w:r>
          </w:p>
        </w:tc>
      </w:tr>
      <w:tr w:rsidR="00D56CFC" w:rsidTr="00E93F3A">
        <w:trPr>
          <w:gridAfter w:val="8"/>
          <w:wAfter w:w="6808" w:type="dxa"/>
          <w:trHeight w:val="25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plenomegaly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</w:t>
            </w:r>
          </w:p>
        </w:tc>
      </w:tr>
      <w:tr w:rsidR="00D56CFC" w:rsidTr="00E93F3A">
        <w:trPr>
          <w:gridAfter w:val="8"/>
          <w:wAfter w:w="6808" w:type="dxa"/>
          <w:trHeight w:val="21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epatomegaly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</w:tr>
      <w:tr w:rsidR="00D56CFC" w:rsidTr="00E93F3A">
        <w:trPr>
          <w:gridAfter w:val="8"/>
          <w:wAfter w:w="6808" w:type="dxa"/>
          <w:trHeight w:val="21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="Microsoft JhengHei Light"/>
                <w:sz w:val="20"/>
                <w:szCs w:val="20"/>
              </w:rPr>
              <w:t>5 Prolonged QTc interval (Fridericia’s correction)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21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lectrocardiogram QT prolonged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</w:t>
            </w:r>
          </w:p>
        </w:tc>
      </w:tr>
      <w:tr w:rsidR="00D56CFC" w:rsidTr="00E93F3A">
        <w:trPr>
          <w:gridAfter w:val="8"/>
          <w:wAfter w:w="6808" w:type="dxa"/>
          <w:trHeight w:val="21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rticarial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</w:tr>
      <w:tr w:rsidR="00D56CFC" w:rsidTr="00E93F3A">
        <w:trPr>
          <w:gridAfter w:val="8"/>
          <w:wAfter w:w="6808" w:type="dxa"/>
          <w:trHeight w:val="21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ypersensitivity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21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eutropeni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</w:p>
        </w:tc>
      </w:tr>
      <w:tr w:rsidR="00D56CFC" w:rsidTr="00E93F3A">
        <w:trPr>
          <w:gridAfter w:val="8"/>
          <w:wAfter w:w="6808" w:type="dxa"/>
          <w:trHeight w:val="21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lanine aminotransferase increased 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</w:t>
            </w:r>
          </w:p>
        </w:tc>
      </w:tr>
      <w:tr w:rsidR="00D56CFC" w:rsidTr="00E93F3A">
        <w:trPr>
          <w:gridAfter w:val="8"/>
          <w:wAfter w:w="6808" w:type="dxa"/>
          <w:trHeight w:val="21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lectrocardiogram QT prolonged 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</w:t>
            </w:r>
          </w:p>
        </w:tc>
      </w:tr>
      <w:tr w:rsidR="00D56CFC" w:rsidTr="00E93F3A">
        <w:trPr>
          <w:gridAfter w:val="8"/>
          <w:wAfter w:w="6808" w:type="dxa"/>
          <w:trHeight w:val="21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</w:tr>
      <w:tr w:rsidR="00D56CFC" w:rsidTr="00E93F3A">
        <w:trPr>
          <w:gridAfter w:val="8"/>
          <w:wAfter w:w="6808" w:type="dxa"/>
          <w:trHeight w:val="1008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  <w:bookmarkStart w:id="1" w:name="_Toc51552392"/>
            <w:bookmarkStart w:id="2" w:name="_Toc52991175"/>
            <w:bookmarkStart w:id="3" w:name="_Toc51598082"/>
            <w:bookmarkStart w:id="4" w:name="_Toc51538841"/>
            <w:r>
              <w:rPr>
                <w:b/>
                <w:sz w:val="20"/>
                <w:szCs w:val="20"/>
              </w:rPr>
              <w:t>Arinaitwe-2009</w:t>
            </w:r>
            <w:bookmarkEnd w:id="1"/>
            <w:bookmarkEnd w:id="2"/>
            <w:bookmarkEnd w:id="3"/>
            <w:bookmarkEnd w:id="4"/>
            <w:r>
              <w:rPr>
                <w:b/>
                <w:sz w:val="20"/>
                <w:szCs w:val="20"/>
              </w:rPr>
              <w:t>-UGA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BcmluYWl0d2U8L0F1dGhvcj48WWVhcj4yMDA5PC9ZZWFy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BcmluYWl0d2U8L0F1dGhvcj48WWVhcj4yMDA5PC9ZZWFy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00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pen-label RCT</w:t>
            </w:r>
          </w:p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cal antenatal clinics in Tororo, August 2007-July 2008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igh transmission 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63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9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1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 weeks- 12 months</w:t>
            </w: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</w:t>
            </w:r>
          </w:p>
        </w:tc>
      </w:tr>
      <w:tr w:rsidR="00D56CFC" w:rsidTr="00E93F3A">
        <w:trPr>
          <w:gridAfter w:val="8"/>
          <w:wAfter w:w="6808" w:type="dxa"/>
          <w:trHeight w:val="227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arrhe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9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6</w:t>
            </w:r>
          </w:p>
        </w:tc>
      </w:tr>
      <w:tr w:rsidR="00D56CFC" w:rsidTr="00E93F3A">
        <w:trPr>
          <w:gridAfter w:val="8"/>
          <w:wAfter w:w="6808" w:type="dxa"/>
          <w:trHeight w:val="24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orexi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D56CFC" w:rsidTr="00E93F3A">
        <w:trPr>
          <w:gridAfter w:val="8"/>
          <w:wAfter w:w="6808" w:type="dxa"/>
          <w:trHeight w:val="24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akness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D56CFC" w:rsidTr="00E93F3A">
        <w:trPr>
          <w:gridAfter w:val="8"/>
          <w:wAfter w:w="6808" w:type="dxa"/>
          <w:trHeight w:val="15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ugh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3</w:t>
            </w:r>
          </w:p>
        </w:tc>
      </w:tr>
      <w:tr w:rsidR="00D56CFC" w:rsidTr="00E93F3A">
        <w:trPr>
          <w:gridAfter w:val="8"/>
          <w:wAfter w:w="6808" w:type="dxa"/>
          <w:trHeight w:val="36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uritus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D56CFC" w:rsidTr="00E93F3A">
        <w:trPr>
          <w:gridAfter w:val="8"/>
          <w:wAfter w:w="6808" w:type="dxa"/>
          <w:trHeight w:val="12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209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Borrmann-2011 –KEN </w:t>
            </w:r>
            <w:r>
              <w:rPr>
                <w:b/>
                <w:sz w:val="20"/>
                <w:szCs w:val="20"/>
              </w:rPr>
              <w:fldChar w:fldCharType="begin">
                <w:fldData xml:space="preserve">PEVuZE5vdGU+PENpdGU+PEF1dGhvcj5Cb3JybWFubjwvQXV0aG9yPjxZZWFyPjIwMTE8L1llYXI+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</w:fldData>
              </w:fldChar>
            </w:r>
            <w:r>
              <w:rPr>
                <w:b/>
                <w:sz w:val="20"/>
                <w:szCs w:val="20"/>
              </w:rPr>
              <w:instrText xml:space="preserve"> ADDIN EN.CITE </w:instrText>
            </w:r>
            <w:r>
              <w:rPr>
                <w:b/>
                <w:sz w:val="20"/>
                <w:szCs w:val="20"/>
              </w:rPr>
              <w:fldChar w:fldCharType="begin">
                <w:fldData xml:space="preserve">PEVuZE5vdGU+PENpdGU+PEF1dGhvcj5Cb3JybWFubjwvQXV0aG9yPjxZZWFyPjIwMTE8L1llYXI+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</w:fldData>
              </w:fldChar>
            </w:r>
            <w:r>
              <w:rPr>
                <w:b/>
                <w:sz w:val="20"/>
                <w:szCs w:val="20"/>
              </w:rPr>
              <w:instrText xml:space="preserve"> ADDIN EN.CITE.DATA </w:instrText>
            </w:r>
            <w:r>
              <w:rPr>
                <w:b/>
                <w:sz w:val="20"/>
                <w:szCs w:val="20"/>
              </w:rPr>
            </w:r>
            <w:r>
              <w:rPr>
                <w:b/>
                <w:sz w:val="20"/>
                <w:szCs w:val="20"/>
              </w:rPr>
              <w:fldChar w:fldCharType="end"/>
            </w:r>
            <w:r>
              <w:rPr>
                <w:b/>
                <w:sz w:val="20"/>
                <w:szCs w:val="20"/>
              </w:rPr>
            </w:r>
            <w:r>
              <w:rPr>
                <w:b/>
                <w:sz w:val="20"/>
                <w:szCs w:val="20"/>
              </w:rPr>
              <w:fldChar w:fldCharType="separate"/>
            </w:r>
            <w:r>
              <w:rPr>
                <w:b/>
                <w:noProof/>
                <w:sz w:val="20"/>
                <w:szCs w:val="20"/>
              </w:rPr>
              <w:t>[109]</w:t>
            </w:r>
            <w:r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described, RCT</w:t>
            </w: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ingilikani study site,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ptember 2005 to April 2008</w:t>
            </w: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ennial transmission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84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3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1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–59 months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arly 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</w:tr>
      <w:tr w:rsidR="00D56CFC" w:rsidTr="00E93F3A">
        <w:trPr>
          <w:gridAfter w:val="8"/>
          <w:wAfter w:w="6808" w:type="dxa"/>
          <w:trHeight w:val="373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Nambozi-2011- ZAM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OYW1ib3ppPC9BdXRob3I+PFllYXI+MjAxMTwvWWVhcj48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OYW1ib3ppPC9BdXRob3I+PFllYXI+MjAxMTwvWWVhcj48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sz w:val="20"/>
                <w:szCs w:val="20"/>
              </w:rPr>
              <w:t>[37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pen-label, RCT</w:t>
            </w: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i-urban health centers,</w:t>
            </w:r>
          </w:p>
          <w:p w:rsidR="00D56CFC" w:rsidRDefault="00D56CFC" w:rsidP="00D56CFC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ptember 2005 and May 2006 </w:t>
            </w: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soendemic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42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3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1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-59 months</w:t>
            </w: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orexi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</w:tr>
      <w:tr w:rsidR="00D56CFC" w:rsidTr="00E93F3A">
        <w:trPr>
          <w:gridAfter w:val="8"/>
          <w:wAfter w:w="6808" w:type="dxa"/>
          <w:trHeight w:val="298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ough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</w:t>
            </w:r>
          </w:p>
        </w:tc>
      </w:tr>
      <w:tr w:rsidR="00D56CFC" w:rsidTr="00E93F3A">
        <w:trPr>
          <w:gridAfter w:val="8"/>
          <w:wAfter w:w="6808" w:type="dxa"/>
          <w:trHeight w:val="19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arrhe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</w:tr>
      <w:tr w:rsidR="00D56CFC" w:rsidTr="00E93F3A">
        <w:trPr>
          <w:gridAfter w:val="8"/>
          <w:wAfter w:w="6808" w:type="dxa"/>
          <w:trHeight w:val="36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Fever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</w:p>
        </w:tc>
      </w:tr>
      <w:tr w:rsidR="00D56CFC" w:rsidTr="00E93F3A">
        <w:trPr>
          <w:gridAfter w:val="8"/>
          <w:wAfter w:w="6808" w:type="dxa"/>
          <w:trHeight w:val="261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espiratory tract Infection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</w:p>
        </w:tc>
      </w:tr>
      <w:tr w:rsidR="00D56CFC" w:rsidTr="00E93F3A">
        <w:trPr>
          <w:gridAfter w:val="8"/>
          <w:wAfter w:w="6808" w:type="dxa"/>
          <w:trHeight w:val="23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</w:tr>
      <w:tr w:rsidR="00D56CFC" w:rsidTr="00E93F3A">
        <w:trPr>
          <w:gridAfter w:val="8"/>
          <w:wAfter w:w="6808" w:type="dxa"/>
          <w:trHeight w:val="214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</w:tr>
      <w:tr w:rsidR="00D56CFC" w:rsidTr="00E93F3A">
        <w:trPr>
          <w:gridAfter w:val="8"/>
          <w:wAfter w:w="6808" w:type="dxa"/>
          <w:trHeight w:val="261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4ABC-2011-AFR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b3VyIEFydGVtaXNpbmluLUJhc2VkIENvbWJpbmF0aW9u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b3VyIEFydGVtaXNpbmluLUJhc2VkIENvbWJpbmF0aW9u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sz w:val="20"/>
                <w:szCs w:val="20"/>
              </w:rPr>
              <w:t>[80]</w:t>
            </w:r>
            <w:r>
              <w:rPr>
                <w:sz w:val="20"/>
                <w:szCs w:val="20"/>
              </w:rPr>
              <w:fldChar w:fldCharType="end"/>
            </w:r>
          </w:p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Open label, RCT</w:t>
            </w: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 xml:space="preserve">Rural, urban or health facilities, </w:t>
            </w:r>
            <w:r>
              <w:rPr>
                <w:sz w:val="20"/>
                <w:szCs w:val="20"/>
              </w:rPr>
              <w:t>9 July 2007 and 19 June 2009</w:t>
            </w: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Mesoendemic, perennial and high transmission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63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75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26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6 to 59 months</w:t>
            </w: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ath up to day 63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</w:tr>
      <w:tr w:rsidR="00D56CFC" w:rsidTr="00E93F3A">
        <w:trPr>
          <w:gridAfter w:val="8"/>
          <w:wAfter w:w="6808" w:type="dxa"/>
          <w:trHeight w:val="298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epatomegaly </w:t>
            </w:r>
          </w:p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</w:tr>
      <w:tr w:rsidR="00D56CFC" w:rsidTr="00E93F3A">
        <w:trPr>
          <w:gridAfter w:val="8"/>
          <w:wAfter w:w="6808" w:type="dxa"/>
          <w:trHeight w:val="23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plenomegaly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8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0</w:t>
            </w:r>
          </w:p>
        </w:tc>
      </w:tr>
      <w:tr w:rsidR="00D56CFC" w:rsidTr="00E93F3A">
        <w:trPr>
          <w:gridAfter w:val="8"/>
          <w:wAfter w:w="6808" w:type="dxa"/>
          <w:trHeight w:val="11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nemi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8</w:t>
            </w:r>
          </w:p>
        </w:tc>
      </w:tr>
      <w:tr w:rsidR="00D56CFC" w:rsidTr="00E93F3A">
        <w:trPr>
          <w:gridAfter w:val="8"/>
          <w:wAfter w:w="6808" w:type="dxa"/>
          <w:trHeight w:val="372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arrhe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2</w:t>
            </w:r>
          </w:p>
        </w:tc>
      </w:tr>
      <w:tr w:rsidR="00D56CFC" w:rsidTr="00E93F3A">
        <w:trPr>
          <w:gridAfter w:val="8"/>
          <w:wAfter w:w="6808" w:type="dxa"/>
          <w:trHeight w:val="153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2</w:t>
            </w:r>
          </w:p>
        </w:tc>
      </w:tr>
      <w:tr w:rsidR="00D56CFC" w:rsidTr="00E93F3A">
        <w:trPr>
          <w:gridAfter w:val="8"/>
          <w:wAfter w:w="6808" w:type="dxa"/>
          <w:trHeight w:val="33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yrexi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7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9</w:t>
            </w:r>
          </w:p>
        </w:tc>
      </w:tr>
      <w:tr w:rsidR="00D56CFC" w:rsidTr="00E93F3A">
        <w:trPr>
          <w:gridAfter w:val="8"/>
          <w:wAfter w:w="6808" w:type="dxa"/>
          <w:trHeight w:val="174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gb decrease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3</w:t>
            </w:r>
          </w:p>
        </w:tc>
      </w:tr>
      <w:tr w:rsidR="00D56CFC" w:rsidTr="00E93F3A">
        <w:trPr>
          <w:gridAfter w:val="8"/>
          <w:wAfter w:w="6808" w:type="dxa"/>
          <w:trHeight w:val="211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norexi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1</w:t>
            </w:r>
          </w:p>
        </w:tc>
      </w:tr>
      <w:tr w:rsidR="00D56CFC" w:rsidTr="00E93F3A">
        <w:trPr>
          <w:gridAfter w:val="8"/>
          <w:wAfter w:w="6808" w:type="dxa"/>
          <w:trHeight w:val="43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ough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7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87</w:t>
            </w:r>
          </w:p>
        </w:tc>
      </w:tr>
      <w:tr w:rsidR="00D56CFC" w:rsidTr="00E93F3A">
        <w:trPr>
          <w:gridAfter w:val="8"/>
          <w:wAfter w:w="6808" w:type="dxa"/>
          <w:trHeight w:val="28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LAT above normal range at day 0 </w:t>
            </w:r>
          </w:p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</w:t>
            </w:r>
          </w:p>
        </w:tc>
      </w:tr>
      <w:tr w:rsidR="00D56CFC" w:rsidTr="00E93F3A">
        <w:trPr>
          <w:gridAfter w:val="8"/>
          <w:wAfter w:w="6808" w:type="dxa"/>
          <w:trHeight w:val="137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LAT above normal range at </w:t>
            </w:r>
            <w:r>
              <w:rPr>
                <w:sz w:val="20"/>
                <w:szCs w:val="20"/>
              </w:rPr>
              <w:lastRenderedPageBreak/>
              <w:t>day 7</w:t>
            </w:r>
          </w:p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</w:tr>
      <w:tr w:rsidR="00D56CFC" w:rsidTr="00E93F3A">
        <w:trPr>
          <w:gridAfter w:val="8"/>
          <w:wAfter w:w="6808" w:type="dxa"/>
          <w:trHeight w:val="33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LAT above normal range at day 28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152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eatinine above normal range at day 0</w:t>
            </w:r>
          </w:p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D56CFC" w:rsidTr="00E93F3A">
        <w:trPr>
          <w:gridAfter w:val="8"/>
          <w:wAfter w:w="6808" w:type="dxa"/>
          <w:trHeight w:val="202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eatinine above normal range at day 7</w:t>
            </w:r>
          </w:p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D56CFC" w:rsidTr="00E93F3A">
        <w:trPr>
          <w:gridAfter w:val="8"/>
          <w:wAfter w:w="6808" w:type="dxa"/>
          <w:trHeight w:val="447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eatinine above normal range at day 28</w:t>
            </w:r>
          </w:p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</w:tr>
      <w:tr w:rsidR="00D56CFC" w:rsidTr="00E93F3A">
        <w:trPr>
          <w:gridAfter w:val="8"/>
          <w:wAfter w:w="6808" w:type="dxa"/>
          <w:trHeight w:val="497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</w:tr>
      <w:tr w:rsidR="00D56CFC" w:rsidTr="00E93F3A">
        <w:trPr>
          <w:gridAfter w:val="8"/>
          <w:wAfter w:w="6808" w:type="dxa"/>
          <w:trHeight w:val="231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rFonts w:eastAsiaTheme="minorEastAsia"/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Agarwal</w:t>
            </w:r>
            <w:proofErr w:type="spellEnd"/>
            <w:r>
              <w:rPr>
                <w:b/>
                <w:sz w:val="20"/>
                <w:szCs w:val="20"/>
              </w:rPr>
              <w:t xml:space="preserve"> -2013-KEN </w:t>
            </w:r>
            <w:r>
              <w:rPr>
                <w:b/>
                <w:sz w:val="20"/>
                <w:szCs w:val="20"/>
              </w:rPr>
              <w:fldChar w:fldCharType="begin">
                <w:fldData xml:space="preserve">PEVuZE5vdGU+PENpdGU+PEF1dGhvcj5BZ2Fyd2FsPC9BdXRob3I+PFllYXI+MjAxMzwvWWVhcj48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</w:fldData>
              </w:fldChar>
            </w:r>
            <w:r>
              <w:rPr>
                <w:b/>
                <w:sz w:val="20"/>
                <w:szCs w:val="20"/>
              </w:rPr>
              <w:instrText xml:space="preserve"> ADDIN EN.CITE </w:instrText>
            </w:r>
            <w:r>
              <w:rPr>
                <w:b/>
                <w:sz w:val="20"/>
                <w:szCs w:val="20"/>
              </w:rPr>
              <w:fldChar w:fldCharType="begin">
                <w:fldData xml:space="preserve">PEVuZE5vdGU+PENpdGU+PEF1dGhvcj5BZ2Fyd2FsPC9BdXRob3I+PFllYXI+MjAxMzwvWWVhcj48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</w:fldData>
              </w:fldChar>
            </w:r>
            <w:r>
              <w:rPr>
                <w:b/>
                <w:sz w:val="20"/>
                <w:szCs w:val="20"/>
              </w:rPr>
              <w:instrText xml:space="preserve"> ADDIN EN.CITE.DATA </w:instrText>
            </w:r>
            <w:r>
              <w:rPr>
                <w:b/>
                <w:sz w:val="20"/>
                <w:szCs w:val="20"/>
              </w:rPr>
            </w:r>
            <w:r>
              <w:rPr>
                <w:b/>
                <w:sz w:val="20"/>
                <w:szCs w:val="20"/>
              </w:rPr>
              <w:fldChar w:fldCharType="end"/>
            </w:r>
            <w:r>
              <w:rPr>
                <w:b/>
                <w:sz w:val="20"/>
                <w:szCs w:val="20"/>
              </w:rPr>
            </w:r>
            <w:r>
              <w:rPr>
                <w:b/>
                <w:sz w:val="20"/>
                <w:szCs w:val="20"/>
              </w:rPr>
              <w:fldChar w:fldCharType="separate"/>
            </w:r>
            <w:r>
              <w:rPr>
                <w:b/>
                <w:sz w:val="20"/>
                <w:szCs w:val="20"/>
              </w:rPr>
              <w:t>[35]</w:t>
            </w:r>
            <w:r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An open label RCT</w:t>
            </w: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 xml:space="preserve">District hospital, </w:t>
            </w:r>
            <w:r>
              <w:rPr>
                <w:sz w:val="20"/>
                <w:szCs w:val="20"/>
              </w:rPr>
              <w:t>October 2010 to August 2011</w:t>
            </w: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High transmission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42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7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7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6 to 59 months</w:t>
            </w:r>
          </w:p>
        </w:tc>
        <w:tc>
          <w:tcPr>
            <w:tcW w:w="1646" w:type="dxa"/>
          </w:tcPr>
          <w:p w:rsidR="00D56CFC" w:rsidRDefault="00D56CFC" w:rsidP="00D56CFC">
            <w:pPr>
              <w:spacing w:after="20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arly 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spacing w:after="200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851" w:type="dxa"/>
          </w:tcPr>
          <w:p w:rsidR="00D56CFC" w:rsidRDefault="00D56CFC" w:rsidP="00D56CFC">
            <w:pPr>
              <w:spacing w:after="200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</w:tr>
      <w:tr w:rsidR="00D56CFC" w:rsidTr="00E93F3A">
        <w:trPr>
          <w:gridAfter w:val="8"/>
          <w:wAfter w:w="6808" w:type="dxa"/>
          <w:trHeight w:val="218"/>
        </w:trPr>
        <w:tc>
          <w:tcPr>
            <w:tcW w:w="11720" w:type="dxa"/>
            <w:gridSpan w:val="22"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267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Ogutu-2014-KEN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PZ3V0dTwvQXV0aG9yPjxZZWFyPjIwMTQ8L1llYXI+PFJl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PZ3V0dTwvQXV0aG9yPjxZZWFyPjIwMTQ8L1llYXI+PFJl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sz w:val="20"/>
                <w:szCs w:val="20"/>
              </w:rPr>
              <w:t>[42]</w:t>
            </w:r>
            <w:r>
              <w:rPr>
                <w:sz w:val="20"/>
                <w:szCs w:val="20"/>
              </w:rPr>
              <w:fldChar w:fldCharType="end"/>
            </w:r>
          </w:p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b/>
                <w:sz w:val="20"/>
                <w:szCs w:val="20"/>
              </w:rPr>
            </w:pP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jc w:val="both"/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Open-label, RCT</w:t>
            </w: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Nyando District hospital, March, 2010- 30 November, 2011</w:t>
            </w: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Not described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42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7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7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6 to 59 months</w:t>
            </w: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ough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7</w:t>
            </w:r>
          </w:p>
        </w:tc>
      </w:tr>
      <w:tr w:rsidR="00D56CFC" w:rsidTr="00E93F3A">
        <w:trPr>
          <w:gridAfter w:val="8"/>
          <w:wAfter w:w="6808" w:type="dxa"/>
          <w:trHeight w:val="283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nemi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</w:p>
        </w:tc>
      </w:tr>
      <w:tr w:rsidR="00D56CFC" w:rsidTr="00E93F3A">
        <w:trPr>
          <w:gridAfter w:val="8"/>
          <w:wAfter w:w="6808" w:type="dxa"/>
          <w:trHeight w:val="168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Fever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</w:tr>
      <w:tr w:rsidR="00D56CFC" w:rsidTr="00E93F3A">
        <w:trPr>
          <w:gridAfter w:val="8"/>
          <w:wAfter w:w="6808" w:type="dxa"/>
          <w:trHeight w:val="168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inea capitis 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</w:p>
        </w:tc>
      </w:tr>
      <w:tr w:rsidR="00D56CFC" w:rsidTr="00E93F3A">
        <w:trPr>
          <w:gridAfter w:val="8"/>
          <w:wAfter w:w="6808" w:type="dxa"/>
          <w:trHeight w:val="168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hinitis 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</w:tr>
      <w:tr w:rsidR="00D56CFC" w:rsidTr="00E93F3A">
        <w:trPr>
          <w:gridAfter w:val="8"/>
          <w:wAfter w:w="6808" w:type="dxa"/>
          <w:trHeight w:val="168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astroenteritis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</w:p>
        </w:tc>
      </w:tr>
      <w:tr w:rsidR="00D56CFC" w:rsidTr="00E93F3A">
        <w:trPr>
          <w:gridAfter w:val="8"/>
          <w:wAfter w:w="6808" w:type="dxa"/>
          <w:trHeight w:val="169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oss of appetite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</w:tr>
      <w:tr w:rsidR="00D56CFC" w:rsidTr="00E93F3A">
        <w:trPr>
          <w:gridAfter w:val="8"/>
          <w:wAfter w:w="6808" w:type="dxa"/>
          <w:trHeight w:val="292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titis medi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</w:tr>
      <w:tr w:rsidR="00D56CFC" w:rsidTr="00E93F3A">
        <w:trPr>
          <w:gridAfter w:val="8"/>
          <w:wAfter w:w="6808" w:type="dxa"/>
          <w:trHeight w:val="146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Onyamboko-2014-DRC</w:t>
            </w:r>
            <w:r>
              <w:rPr>
                <w:sz w:val="20"/>
                <w:szCs w:val="20"/>
              </w:rPr>
              <w:t xml:space="preserve"> 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PbnlhbWJva288L0F1dGhvcj48WWVhcj4yMDE0PC9ZZWFy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PbnlhbWJva288L0F1dGhvcj48WWVhcj4yMDE0PC9ZZWFy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03]</w:t>
            </w:r>
            <w:r>
              <w:rPr>
                <w:sz w:val="20"/>
                <w:szCs w:val="20"/>
              </w:rPr>
              <w:fldChar w:fldCharType="end"/>
            </w:r>
          </w:p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b/>
                <w:sz w:val="20"/>
                <w:szCs w:val="20"/>
              </w:rPr>
            </w:pP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jc w:val="both"/>
              <w:rPr>
                <w:rFonts w:eastAsia="Yu Gothic"/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Open label, RCT</w:t>
            </w: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Urban district of Kinshasa (DRC) (Hospitals), September 2011 and November 2012</w:t>
            </w: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Intense and perennial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42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8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8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3 to 59 months</w:t>
            </w: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arly vomiting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</w:tr>
      <w:tr w:rsidR="00D56CFC" w:rsidTr="00E93F3A">
        <w:trPr>
          <w:gridAfter w:val="8"/>
          <w:wAfter w:w="6808" w:type="dxa"/>
          <w:trHeight w:val="84"/>
        </w:trPr>
        <w:tc>
          <w:tcPr>
            <w:tcW w:w="11720" w:type="dxa"/>
            <w:gridSpan w:val="22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</w:tr>
      <w:tr w:rsidR="00D56CFC" w:rsidTr="00E93F3A">
        <w:trPr>
          <w:gridAfter w:val="8"/>
          <w:wAfter w:w="6808" w:type="dxa"/>
          <w:trHeight w:val="492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173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b/>
                <w:sz w:val="20"/>
                <w:szCs w:val="20"/>
              </w:rPr>
            </w:pPr>
            <w:bookmarkStart w:id="5" w:name="_Toc52991180"/>
            <w:bookmarkStart w:id="6" w:name="_Toc51552397"/>
            <w:bookmarkStart w:id="7" w:name="_Toc51598087"/>
            <w:bookmarkStart w:id="8" w:name="_Toc51538846"/>
            <w:r>
              <w:rPr>
                <w:b/>
                <w:sz w:val="20"/>
                <w:szCs w:val="20"/>
              </w:rPr>
              <w:t>Kakuru-2014</w:t>
            </w:r>
            <w:bookmarkEnd w:id="5"/>
            <w:bookmarkEnd w:id="6"/>
            <w:bookmarkEnd w:id="7"/>
            <w:bookmarkEnd w:id="8"/>
            <w:r>
              <w:rPr>
                <w:b/>
                <w:sz w:val="20"/>
                <w:szCs w:val="20"/>
              </w:rPr>
              <w:t xml:space="preserve">-UGA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YWt1cnU8L0F1dGhvcj48WWVhcj4yMDE0PC9ZZWFyPjxS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YWJici0xPkNsaW5pY2FsIGluZmVjdGlvdXMgZGlzZWFzZXMgOiBhbiBvZmZpY2lh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YWt1cnU8L0F1dGhvcj48WWVhcj4yMDE0PC9ZZWFyPjxS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YWJici0xPkNsaW5pY2FsIGluZmVjdGlvdXMgZGlzZWFzZXMgOiBhbiBvZmZpY2lh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10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jc w:val="both"/>
              <w:rPr>
                <w:rFonts w:eastAsia="Yu Gothic"/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Not described, RCT</w:t>
            </w: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strict Hospital, August 2007 and April 2008</w:t>
            </w:r>
          </w:p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igh transmission </w:t>
            </w:r>
          </w:p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28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22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 weeks -12 months</w:t>
            </w:r>
          </w:p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</w:p>
        </w:tc>
      </w:tr>
      <w:tr w:rsidR="00D56CFC" w:rsidTr="00E93F3A">
        <w:trPr>
          <w:gridAfter w:val="8"/>
          <w:wAfter w:w="6808" w:type="dxa"/>
          <w:trHeight w:val="147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arrhe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</w:t>
            </w:r>
          </w:p>
        </w:tc>
      </w:tr>
      <w:tr w:rsidR="00D56CFC" w:rsidTr="00E93F3A">
        <w:trPr>
          <w:gridAfter w:val="8"/>
          <w:wAfter w:w="6808" w:type="dxa"/>
          <w:trHeight w:val="32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orexi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</w:tr>
      <w:tr w:rsidR="00D56CFC" w:rsidTr="00E93F3A">
        <w:trPr>
          <w:gridAfter w:val="8"/>
          <w:wAfter w:w="6808" w:type="dxa"/>
          <w:trHeight w:val="147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akness/malais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</w:tr>
      <w:tr w:rsidR="00D56CFC" w:rsidTr="00E93F3A">
        <w:trPr>
          <w:gridAfter w:val="8"/>
          <w:wAfter w:w="6808" w:type="dxa"/>
          <w:trHeight w:val="147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ugh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4</w:t>
            </w:r>
          </w:p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577"/>
        </w:trPr>
        <w:tc>
          <w:tcPr>
            <w:tcW w:w="702" w:type="dxa"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1396" w:type="dxa"/>
            <w:gridSpan w:val="2"/>
          </w:tcPr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Nji-2015-CAM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Oamk8L0F1dGhvcj48WWVhcj4yMDE1PC9ZZWFyPjxSZWNO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Oamk8L0F1dGhvcj48WWVhcj4yMDE1PC9ZZWFyPjxSZWNO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06]</w:t>
            </w:r>
            <w:r>
              <w:rPr>
                <w:sz w:val="20"/>
                <w:szCs w:val="20"/>
              </w:rPr>
              <w:fldChar w:fldCharType="end"/>
            </w:r>
          </w:p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b/>
                <w:sz w:val="20"/>
                <w:szCs w:val="20"/>
              </w:rPr>
            </w:pPr>
          </w:p>
        </w:tc>
        <w:tc>
          <w:tcPr>
            <w:tcW w:w="1290" w:type="dxa"/>
            <w:gridSpan w:val="3"/>
          </w:tcPr>
          <w:p w:rsidR="00D56CFC" w:rsidRDefault="00D56CFC" w:rsidP="00D56CFC">
            <w:pPr>
              <w:jc w:val="both"/>
              <w:rPr>
                <w:rFonts w:eastAsia="Yu Gothic"/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Open-label, RCT</w:t>
            </w:r>
          </w:p>
        </w:tc>
        <w:tc>
          <w:tcPr>
            <w:tcW w:w="1971" w:type="dxa"/>
            <w:gridSpan w:val="4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wo distinct ecological regions,</w:t>
            </w:r>
          </w:p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2009 to April 2013</w:t>
            </w:r>
          </w:p>
        </w:tc>
        <w:tc>
          <w:tcPr>
            <w:tcW w:w="1698" w:type="dxa"/>
            <w:gridSpan w:val="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Low to moderate transmission</w:t>
            </w:r>
          </w:p>
        </w:tc>
        <w:tc>
          <w:tcPr>
            <w:tcW w:w="1151" w:type="dxa"/>
            <w:gridSpan w:val="2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42 days</w:t>
            </w:r>
          </w:p>
        </w:tc>
        <w:tc>
          <w:tcPr>
            <w:tcW w:w="988" w:type="dxa"/>
            <w:gridSpan w:val="3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8</w:t>
            </w:r>
          </w:p>
        </w:tc>
        <w:tc>
          <w:tcPr>
            <w:tcW w:w="854" w:type="dxa"/>
            <w:gridSpan w:val="2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4</w:t>
            </w:r>
          </w:p>
        </w:tc>
        <w:tc>
          <w:tcPr>
            <w:tcW w:w="1670" w:type="dxa"/>
            <w:gridSpan w:val="2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6 months-10 years</w:t>
            </w: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bdominal pain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</w:tr>
      <w:tr w:rsidR="00D56CFC" w:rsidTr="00E93F3A">
        <w:trPr>
          <w:gridAfter w:val="8"/>
          <w:wAfter w:w="6808" w:type="dxa"/>
          <w:trHeight w:val="280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14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orexi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104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arrhe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</w:tr>
      <w:tr w:rsidR="00D56CFC" w:rsidTr="00E93F3A">
        <w:trPr>
          <w:gridAfter w:val="8"/>
          <w:wAfter w:w="6808" w:type="dxa"/>
          <w:trHeight w:val="297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</w:tr>
      <w:tr w:rsidR="00D56CFC" w:rsidTr="00E93F3A">
        <w:trPr>
          <w:gridAfter w:val="8"/>
          <w:wAfter w:w="6808" w:type="dxa"/>
          <w:trHeight w:val="21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atigu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</w:tr>
      <w:tr w:rsidR="00D56CFC" w:rsidTr="00E93F3A">
        <w:trPr>
          <w:gridAfter w:val="8"/>
          <w:wAfter w:w="6808" w:type="dxa"/>
          <w:trHeight w:val="211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ever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352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ough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</w:p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32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Joint pain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</w:tr>
      <w:tr w:rsidR="00D56CFC" w:rsidTr="00E93F3A">
        <w:trPr>
          <w:gridAfter w:val="8"/>
          <w:wAfter w:w="6808" w:type="dxa"/>
          <w:trHeight w:val="36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sh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77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211"/>
        </w:trPr>
        <w:tc>
          <w:tcPr>
            <w:tcW w:w="702" w:type="dxa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1396" w:type="dxa"/>
            <w:gridSpan w:val="2"/>
            <w:vMerge w:val="restart"/>
          </w:tcPr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Ursing-2016-GUB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VcnNpbmc8L0F1dGhvcj48WWVhcj4yMDE2PC9ZZWFyPjxS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VcnNpbmc8L0F1dGhvcj48WWVhcj4yMDE2PC9ZZWFyPjxS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07]</w:t>
            </w:r>
            <w:r>
              <w:rPr>
                <w:sz w:val="20"/>
                <w:szCs w:val="20"/>
              </w:rPr>
              <w:fldChar w:fldCharType="end"/>
            </w:r>
          </w:p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b/>
                <w:sz w:val="20"/>
                <w:szCs w:val="20"/>
              </w:rPr>
            </w:pPr>
          </w:p>
        </w:tc>
        <w:tc>
          <w:tcPr>
            <w:tcW w:w="1290" w:type="dxa"/>
            <w:gridSpan w:val="3"/>
            <w:vMerge w:val="restart"/>
          </w:tcPr>
          <w:p w:rsidR="00D56CFC" w:rsidRDefault="00D56CFC" w:rsidP="00D56CFC">
            <w:pPr>
              <w:jc w:val="both"/>
              <w:rPr>
                <w:rFonts w:eastAsia="Yu Gothic"/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Open-label, RCT</w:t>
            </w:r>
          </w:p>
        </w:tc>
        <w:tc>
          <w:tcPr>
            <w:tcW w:w="1971" w:type="dxa"/>
            <w:gridSpan w:val="4"/>
            <w:vMerge w:val="restart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 xml:space="preserve">Bandimand Belem Health Centers, </w:t>
            </w:r>
            <w:r>
              <w:rPr>
                <w:sz w:val="20"/>
                <w:szCs w:val="20"/>
              </w:rPr>
              <w:t>November 2012 and July 2015</w:t>
            </w:r>
          </w:p>
        </w:tc>
        <w:tc>
          <w:tcPr>
            <w:tcW w:w="1698" w:type="dxa"/>
            <w:gridSpan w:val="3"/>
            <w:vMerge w:val="restart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 xml:space="preserve">Low to high transmission </w:t>
            </w:r>
          </w:p>
        </w:tc>
        <w:tc>
          <w:tcPr>
            <w:tcW w:w="1151" w:type="dxa"/>
            <w:gridSpan w:val="2"/>
            <w:vMerge w:val="restart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 xml:space="preserve">42 days </w:t>
            </w:r>
          </w:p>
        </w:tc>
        <w:tc>
          <w:tcPr>
            <w:tcW w:w="988" w:type="dxa"/>
            <w:gridSpan w:val="3"/>
            <w:vMerge w:val="restart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7</w:t>
            </w:r>
          </w:p>
        </w:tc>
        <w:tc>
          <w:tcPr>
            <w:tcW w:w="854" w:type="dxa"/>
            <w:gridSpan w:val="2"/>
            <w:vMerge w:val="restart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5</w:t>
            </w:r>
          </w:p>
        </w:tc>
        <w:tc>
          <w:tcPr>
            <w:tcW w:w="1670" w:type="dxa"/>
            <w:gridSpan w:val="2"/>
            <w:vMerge w:val="restart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6 months-15 years</w:t>
            </w: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arly vomiting </w:t>
            </w:r>
          </w:p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</w:tr>
      <w:tr w:rsidR="00D56CFC" w:rsidTr="00E93F3A">
        <w:trPr>
          <w:gridAfter w:val="8"/>
          <w:wAfter w:w="6808" w:type="dxa"/>
          <w:trHeight w:val="173"/>
        </w:trPr>
        <w:tc>
          <w:tcPr>
            <w:tcW w:w="702" w:type="dxa"/>
            <w:vMerge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1396" w:type="dxa"/>
            <w:gridSpan w:val="2"/>
            <w:vMerge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b/>
                <w:sz w:val="20"/>
                <w:szCs w:val="20"/>
              </w:rPr>
            </w:pPr>
          </w:p>
        </w:tc>
        <w:tc>
          <w:tcPr>
            <w:tcW w:w="1290" w:type="dxa"/>
            <w:gridSpan w:val="3"/>
            <w:vMerge/>
          </w:tcPr>
          <w:p w:rsidR="00D56CFC" w:rsidRDefault="00D56CFC" w:rsidP="00D56CFC">
            <w:pPr>
              <w:jc w:val="both"/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971" w:type="dxa"/>
            <w:gridSpan w:val="4"/>
            <w:vMerge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98" w:type="dxa"/>
            <w:gridSpan w:val="3"/>
            <w:vMerge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151" w:type="dxa"/>
            <w:gridSpan w:val="2"/>
            <w:vMerge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988" w:type="dxa"/>
            <w:gridSpan w:val="3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gridSpan w:val="2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70" w:type="dxa"/>
            <w:gridSpan w:val="2"/>
            <w:vMerge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80"/>
        </w:trPr>
        <w:tc>
          <w:tcPr>
            <w:tcW w:w="702" w:type="dxa"/>
            <w:vMerge w:val="restart"/>
            <w:shd w:val="clear" w:color="auto" w:fill="CCCCCC" w:themeFill="text1" w:themeFillTint="33"/>
          </w:tcPr>
          <w:p w:rsidR="00D56CFC" w:rsidRDefault="002044E2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color w:val="000000" w:themeColor="text1"/>
                <w:sz w:val="20"/>
                <w:szCs w:val="20"/>
              </w:rPr>
              <w:t>1</w:t>
            </w:r>
            <w:bookmarkStart w:id="9" w:name="_GoBack"/>
            <w:bookmarkEnd w:id="9"/>
            <w:r w:rsidR="00D56CFC">
              <w:rPr>
                <w:rFonts w:eastAsiaTheme="minorEastAsia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1396" w:type="dxa"/>
            <w:gridSpan w:val="2"/>
            <w:vMerge w:val="restart"/>
          </w:tcPr>
          <w:p w:rsidR="00D56CFC" w:rsidRDefault="00D56CFC" w:rsidP="00D56CFC">
            <w:pPr>
              <w:numPr>
                <w:ilvl w:val="12"/>
                <w:numId w:val="0"/>
              </w:numPr>
              <w:spacing w:before="40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Grandesso-2018-NIG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cmFuZGVzc288L0F1dGhvcj48WWVhcj4yMDE4PC9ZZWFy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cmFuZGVzc288L0F1dGhvcj48WWVhcj4yMDE4PC9ZZWFy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04]</w:t>
            </w:r>
            <w:r>
              <w:rPr>
                <w:sz w:val="20"/>
                <w:szCs w:val="20"/>
              </w:rPr>
              <w:fldChar w:fldCharType="end"/>
            </w:r>
          </w:p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b/>
                <w:sz w:val="20"/>
                <w:szCs w:val="20"/>
              </w:rPr>
            </w:pPr>
          </w:p>
        </w:tc>
        <w:tc>
          <w:tcPr>
            <w:tcW w:w="1290" w:type="dxa"/>
            <w:gridSpan w:val="3"/>
            <w:vMerge w:val="restart"/>
          </w:tcPr>
          <w:p w:rsidR="00D56CFC" w:rsidRDefault="00D56CFC" w:rsidP="00D56CFC">
            <w:pPr>
              <w:jc w:val="both"/>
              <w:rPr>
                <w:rFonts w:eastAsia="Yu Gothic"/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Open label, RCT</w:t>
            </w:r>
          </w:p>
        </w:tc>
        <w:tc>
          <w:tcPr>
            <w:tcW w:w="1822" w:type="dxa"/>
            <w:gridSpan w:val="2"/>
            <w:vMerge w:val="restart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rFonts w:eastAsia="Yu Gothic"/>
                <w:sz w:val="20"/>
                <w:szCs w:val="20"/>
              </w:rPr>
              <w:t>Health center,</w:t>
            </w:r>
          </w:p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7 June 2013 and 22 September 2014</w:t>
            </w:r>
          </w:p>
        </w:tc>
        <w:tc>
          <w:tcPr>
            <w:tcW w:w="1717" w:type="dxa"/>
            <w:gridSpan w:val="4"/>
            <w:vMerge w:val="restart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sz w:val="20"/>
                <w:szCs w:val="20"/>
              </w:rPr>
              <w:t>Not reported</w:t>
            </w:r>
          </w:p>
        </w:tc>
        <w:tc>
          <w:tcPr>
            <w:tcW w:w="1281" w:type="dxa"/>
            <w:gridSpan w:val="3"/>
            <w:vMerge w:val="restart"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42 days</w:t>
            </w:r>
          </w:p>
        </w:tc>
        <w:tc>
          <w:tcPr>
            <w:tcW w:w="988" w:type="dxa"/>
            <w:gridSpan w:val="3"/>
            <w:vMerge w:val="restart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1</w:t>
            </w:r>
          </w:p>
        </w:tc>
        <w:tc>
          <w:tcPr>
            <w:tcW w:w="854" w:type="dxa"/>
            <w:gridSpan w:val="2"/>
            <w:vMerge w:val="restart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1</w:t>
            </w:r>
          </w:p>
        </w:tc>
        <w:tc>
          <w:tcPr>
            <w:tcW w:w="1670" w:type="dxa"/>
            <w:gridSpan w:val="2"/>
            <w:vMerge w:val="restart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  <w:r>
              <w:rPr>
                <w:rFonts w:eastAsia="Microsoft JhengHei Light"/>
                <w:sz w:val="20"/>
                <w:szCs w:val="20"/>
              </w:rPr>
              <w:t>6–59 months</w:t>
            </w: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</w:p>
        </w:tc>
      </w:tr>
      <w:tr w:rsidR="00D56CFC" w:rsidTr="00E93F3A">
        <w:trPr>
          <w:gridAfter w:val="8"/>
          <w:wAfter w:w="6808" w:type="dxa"/>
          <w:trHeight w:val="284"/>
        </w:trPr>
        <w:tc>
          <w:tcPr>
            <w:tcW w:w="702" w:type="dxa"/>
            <w:vMerge/>
            <w:shd w:val="clear" w:color="auto" w:fill="CCCCCC" w:themeFill="text1" w:themeFillTint="33"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jc w:val="both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1396" w:type="dxa"/>
            <w:gridSpan w:val="2"/>
            <w:vMerge/>
          </w:tcPr>
          <w:p w:rsidR="00D56CFC" w:rsidRDefault="00D56CFC" w:rsidP="00D56CFC">
            <w:pPr>
              <w:pStyle w:val="NormalWeb"/>
              <w:spacing w:before="0" w:beforeAutospacing="0" w:after="0" w:afterAutospacing="0"/>
              <w:rPr>
                <w:b/>
                <w:sz w:val="20"/>
                <w:szCs w:val="20"/>
              </w:rPr>
            </w:pPr>
          </w:p>
        </w:tc>
        <w:tc>
          <w:tcPr>
            <w:tcW w:w="1290" w:type="dxa"/>
            <w:gridSpan w:val="3"/>
            <w:vMerge/>
          </w:tcPr>
          <w:p w:rsidR="00D56CFC" w:rsidRDefault="00D56CFC" w:rsidP="00D56CFC">
            <w:pPr>
              <w:jc w:val="both"/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822" w:type="dxa"/>
            <w:gridSpan w:val="2"/>
            <w:vMerge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717" w:type="dxa"/>
            <w:gridSpan w:val="4"/>
            <w:vMerge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281" w:type="dxa"/>
            <w:gridSpan w:val="3"/>
            <w:vMerge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988" w:type="dxa"/>
            <w:gridSpan w:val="3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gridSpan w:val="2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70" w:type="dxa"/>
            <w:gridSpan w:val="2"/>
            <w:vMerge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arly 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D56CFC" w:rsidTr="00E93F3A">
        <w:trPr>
          <w:gridAfter w:val="8"/>
          <w:wAfter w:w="6808" w:type="dxa"/>
          <w:trHeight w:val="115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Fever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4</w:t>
            </w:r>
          </w:p>
        </w:tc>
      </w:tr>
      <w:tr w:rsidR="00D56CFC" w:rsidTr="00E93F3A">
        <w:trPr>
          <w:gridAfter w:val="8"/>
          <w:wAfter w:w="6808" w:type="dxa"/>
          <w:trHeight w:val="269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ugh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</w:t>
            </w:r>
          </w:p>
        </w:tc>
      </w:tr>
      <w:tr w:rsidR="00D56CFC" w:rsidTr="00E93F3A">
        <w:trPr>
          <w:gridAfter w:val="8"/>
          <w:wAfter w:w="6808" w:type="dxa"/>
          <w:trHeight w:val="11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hinorrhe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</w:t>
            </w:r>
          </w:p>
        </w:tc>
      </w:tr>
      <w:tr w:rsidR="00D56CFC" w:rsidTr="00E93F3A">
        <w:trPr>
          <w:gridAfter w:val="8"/>
          <w:wAfter w:w="6808" w:type="dxa"/>
          <w:trHeight w:val="25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arrhe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</w:t>
            </w:r>
          </w:p>
        </w:tc>
      </w:tr>
      <w:tr w:rsidR="00D56CFC" w:rsidTr="00E93F3A">
        <w:trPr>
          <w:gridAfter w:val="8"/>
          <w:wAfter w:w="6808" w:type="dxa"/>
          <w:trHeight w:val="115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onjunctivitis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</w:t>
            </w:r>
          </w:p>
        </w:tc>
      </w:tr>
      <w:tr w:rsidR="00D56CFC" w:rsidTr="00E93F3A">
        <w:trPr>
          <w:gridAfter w:val="8"/>
          <w:wAfter w:w="6808" w:type="dxa"/>
          <w:trHeight w:val="32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yoderm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</w:tr>
      <w:tr w:rsidR="00D56CFC" w:rsidTr="00E93F3A">
        <w:trPr>
          <w:gridAfter w:val="8"/>
          <w:wAfter w:w="6808" w:type="dxa"/>
          <w:trHeight w:val="154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Vomiting 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</w:tr>
      <w:tr w:rsidR="00D56CFC" w:rsidTr="00E93F3A">
        <w:trPr>
          <w:gridAfter w:val="8"/>
          <w:wAfter w:w="6808" w:type="dxa"/>
          <w:trHeight w:val="154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norexi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173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bdominal pain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297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epatomegaly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D56CFC" w:rsidTr="00E93F3A">
        <w:trPr>
          <w:gridAfter w:val="8"/>
          <w:wAfter w:w="6808" w:type="dxa"/>
          <w:trHeight w:val="25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plenomegaly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25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other 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5</w:t>
            </w:r>
          </w:p>
        </w:tc>
      </w:tr>
      <w:tr w:rsidR="00D56CFC" w:rsidTr="00E93F3A">
        <w:trPr>
          <w:gridAfter w:val="8"/>
          <w:wAfter w:w="6808" w:type="dxa"/>
          <w:trHeight w:val="288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Yu Gothic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116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arly 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</w:tr>
      <w:tr w:rsidR="00D56CFC" w:rsidTr="00E93F3A">
        <w:trPr>
          <w:gridAfter w:val="8"/>
          <w:wAfter w:w="6808" w:type="dxa"/>
          <w:trHeight w:val="423"/>
        </w:trPr>
        <w:tc>
          <w:tcPr>
            <w:tcW w:w="702" w:type="dxa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="Microsoft JhengHei Light"/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407" w:type="dxa"/>
            <w:gridSpan w:val="3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="Microsoft JhengHei Light"/>
                <w:b/>
                <w:sz w:val="20"/>
                <w:szCs w:val="20"/>
              </w:rPr>
              <w:t>Yeka-2019-UGA</w:t>
            </w:r>
            <w:r>
              <w:rPr>
                <w:rFonts w:eastAsia="Microsoft JhengHei Light"/>
                <w:sz w:val="20"/>
                <w:szCs w:val="20"/>
              </w:rPr>
              <w:t xml:space="preserve"> </w:t>
            </w:r>
            <w:r>
              <w:rPr>
                <w:rFonts w:eastAsia="Microsoft JhengHei Light"/>
                <w:sz w:val="20"/>
                <w:szCs w:val="20"/>
              </w:rPr>
              <w:fldChar w:fldCharType="begin">
                <w:fldData xml:space="preserve">PEVuZE5vdGU+PENpdGU+PEF1dGhvcj5ZZWthPC9BdXRob3I+PFllYXI+MjAxOTwvWWVhcj48UmVj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</w:fldData>
              </w:fldChar>
            </w:r>
            <w:r>
              <w:rPr>
                <w:rFonts w:eastAsia="Microsoft JhengHei Light"/>
                <w:sz w:val="20"/>
                <w:szCs w:val="20"/>
              </w:rPr>
              <w:instrText xml:space="preserve"> ADDIN EN.CITE </w:instrText>
            </w:r>
            <w:r>
              <w:rPr>
                <w:rFonts w:eastAsia="Microsoft JhengHei Light"/>
                <w:sz w:val="20"/>
                <w:szCs w:val="20"/>
              </w:rPr>
              <w:fldChar w:fldCharType="begin">
                <w:fldData xml:space="preserve">PEVuZE5vdGU+PENpdGU+PEF1dGhvcj5ZZWthPC9BdXRob3I+PFllYXI+MjAxOTwvWWVhcj48UmVj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</w:fldData>
              </w:fldChar>
            </w:r>
            <w:r>
              <w:rPr>
                <w:rFonts w:eastAsia="Microsoft JhengHei Light"/>
                <w:sz w:val="20"/>
                <w:szCs w:val="20"/>
              </w:rPr>
              <w:instrText xml:space="preserve"> ADDIN EN.CITE.DATA </w:instrText>
            </w:r>
            <w:r>
              <w:rPr>
                <w:rFonts w:eastAsia="Microsoft JhengHei Light"/>
                <w:sz w:val="20"/>
                <w:szCs w:val="20"/>
              </w:rPr>
            </w:r>
            <w:r>
              <w:rPr>
                <w:rFonts w:eastAsia="Microsoft JhengHei Light"/>
                <w:sz w:val="20"/>
                <w:szCs w:val="20"/>
              </w:rPr>
              <w:fldChar w:fldCharType="end"/>
            </w:r>
            <w:r>
              <w:rPr>
                <w:rFonts w:eastAsia="Microsoft JhengHei Light"/>
                <w:sz w:val="20"/>
                <w:szCs w:val="20"/>
              </w:rPr>
            </w:r>
            <w:r>
              <w:rPr>
                <w:rFonts w:eastAsia="Microsoft JhengHei Light"/>
                <w:sz w:val="20"/>
                <w:szCs w:val="20"/>
              </w:rPr>
              <w:fldChar w:fldCharType="separate"/>
            </w:r>
            <w:r>
              <w:rPr>
                <w:rFonts w:eastAsia="Microsoft JhengHei Light"/>
                <w:noProof/>
                <w:sz w:val="20"/>
                <w:szCs w:val="20"/>
              </w:rPr>
              <w:t>[105]</w:t>
            </w:r>
            <w:r>
              <w:rPr>
                <w:rFonts w:eastAsia="Microsoft JhengHei Light"/>
                <w:sz w:val="20"/>
                <w:szCs w:val="20"/>
              </w:rPr>
              <w:fldChar w:fldCharType="end"/>
            </w:r>
          </w:p>
        </w:tc>
        <w:tc>
          <w:tcPr>
            <w:tcW w:w="1279" w:type="dxa"/>
            <w:gridSpan w:val="2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sz w:val="20"/>
                <w:szCs w:val="20"/>
              </w:rPr>
              <w:t>Single-blind RCT</w:t>
            </w:r>
          </w:p>
        </w:tc>
        <w:tc>
          <w:tcPr>
            <w:tcW w:w="1815" w:type="dxa"/>
            <w:vMerge w:val="restart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ealth center and Hospital, October 2015-December, 2016</w:t>
            </w:r>
          </w:p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724" w:type="dxa"/>
            <w:gridSpan w:val="5"/>
            <w:vMerge w:val="restart"/>
          </w:tcPr>
          <w:p w:rsidR="00D56CFC" w:rsidRDefault="00D56CFC" w:rsidP="00D56CFC">
            <w:pPr>
              <w:widowControl w:val="0"/>
              <w:autoSpaceDE w:val="0"/>
              <w:autoSpaceDN w:val="0"/>
              <w:adjustRightInd w:val="0"/>
              <w:spacing w:after="24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igh transmission </w:t>
            </w:r>
          </w:p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281" w:type="dxa"/>
            <w:gridSpan w:val="3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42 days</w:t>
            </w:r>
          </w:p>
        </w:tc>
        <w:tc>
          <w:tcPr>
            <w:tcW w:w="973" w:type="dxa"/>
            <w:gridSpan w:val="2"/>
            <w:vMerge w:val="restart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99</w:t>
            </w:r>
          </w:p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869" w:type="dxa"/>
            <w:gridSpan w:val="3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300</w:t>
            </w:r>
          </w:p>
        </w:tc>
        <w:tc>
          <w:tcPr>
            <w:tcW w:w="1670" w:type="dxa"/>
            <w:gridSpan w:val="2"/>
            <w:vMerge w:val="restart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-59 months</w:t>
            </w:r>
          </w:p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1</w:t>
            </w:r>
          </w:p>
        </w:tc>
      </w:tr>
      <w:tr w:rsidR="00D56CFC" w:rsidTr="00E93F3A">
        <w:trPr>
          <w:gridAfter w:val="8"/>
          <w:wAfter w:w="6808" w:type="dxa"/>
          <w:trHeight w:val="327"/>
        </w:trPr>
        <w:tc>
          <w:tcPr>
            <w:tcW w:w="702" w:type="dxa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407" w:type="dxa"/>
            <w:gridSpan w:val="3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279" w:type="dxa"/>
            <w:gridSpan w:val="2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815" w:type="dxa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gridSpan w:val="5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281" w:type="dxa"/>
            <w:gridSpan w:val="3"/>
            <w:vMerge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973" w:type="dxa"/>
            <w:gridSpan w:val="2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869" w:type="dxa"/>
            <w:gridSpan w:val="3"/>
            <w:vMerge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1670" w:type="dxa"/>
            <w:gridSpan w:val="2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arrhe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5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4</w:t>
            </w:r>
          </w:p>
        </w:tc>
      </w:tr>
      <w:tr w:rsidR="00D56CFC" w:rsidTr="00E93F3A">
        <w:trPr>
          <w:gridAfter w:val="8"/>
          <w:wAfter w:w="6808" w:type="dxa"/>
          <w:trHeight w:val="173"/>
        </w:trPr>
        <w:tc>
          <w:tcPr>
            <w:tcW w:w="702" w:type="dxa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407" w:type="dxa"/>
            <w:gridSpan w:val="3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279" w:type="dxa"/>
            <w:gridSpan w:val="2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815" w:type="dxa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gridSpan w:val="5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281" w:type="dxa"/>
            <w:gridSpan w:val="3"/>
            <w:vMerge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973" w:type="dxa"/>
            <w:gridSpan w:val="2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869" w:type="dxa"/>
            <w:gridSpan w:val="3"/>
            <w:vMerge/>
          </w:tcPr>
          <w:p w:rsidR="00D56CFC" w:rsidRDefault="00D56CFC" w:rsidP="00D56CFC">
            <w:pPr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1670" w:type="dxa"/>
            <w:gridSpan w:val="2"/>
            <w:vMerge/>
          </w:tcPr>
          <w:p w:rsidR="00D56CFC" w:rsidRDefault="00D56CFC" w:rsidP="00D56CFC">
            <w:pPr>
              <w:rPr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orexia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</w:tr>
      <w:tr w:rsidR="00D56CFC" w:rsidTr="00A95FAC">
        <w:trPr>
          <w:trHeight w:val="247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bdominal pain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5</w:t>
            </w: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ugh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3</w:t>
            </w:r>
          </w:p>
        </w:tc>
      </w:tr>
      <w:tr w:rsidR="00D56CFC" w:rsidTr="00A95FAC">
        <w:trPr>
          <w:trHeight w:val="173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eadaches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llor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</w:t>
            </w:r>
          </w:p>
        </w:tc>
      </w:tr>
      <w:tr w:rsidR="00D56CFC" w:rsidTr="00A95FAC">
        <w:trPr>
          <w:trHeight w:val="23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akness/malais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kin rash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</w:t>
            </w:r>
          </w:p>
        </w:tc>
      </w:tr>
      <w:tr w:rsidR="00D56CFC" w:rsidTr="00A95FAC">
        <w:trPr>
          <w:trHeight w:val="23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ugh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3</w:t>
            </w: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uritus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</w:t>
            </w:r>
          </w:p>
        </w:tc>
      </w:tr>
      <w:tr w:rsidR="00D56CFC" w:rsidTr="00A95FAC">
        <w:trPr>
          <w:trHeight w:val="23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llor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</w:t>
            </w: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SAE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</w:tr>
      <w:tr w:rsidR="00D56CFC" w:rsidTr="00E93F3A">
        <w:trPr>
          <w:gridAfter w:val="8"/>
          <w:wAfter w:w="6808" w:type="dxa"/>
          <w:trHeight w:val="23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kin rash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</w:t>
            </w:r>
          </w:p>
        </w:tc>
      </w:tr>
      <w:tr w:rsidR="00D56CFC" w:rsidTr="00E93F3A">
        <w:trPr>
          <w:gridAfter w:val="8"/>
          <w:wAfter w:w="6808" w:type="dxa"/>
          <w:trHeight w:val="27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uritus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</w:t>
            </w:r>
          </w:p>
        </w:tc>
      </w:tr>
      <w:tr w:rsidR="00D56CFC" w:rsidTr="00E93F3A">
        <w:trPr>
          <w:gridAfter w:val="8"/>
          <w:wAfter w:w="6808" w:type="dxa"/>
          <w:trHeight w:val="252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</w:tr>
      <w:tr w:rsidR="00D56CFC" w:rsidTr="00E93F3A">
        <w:trPr>
          <w:gridAfter w:val="8"/>
          <w:wAfter w:w="6808" w:type="dxa"/>
          <w:trHeight w:val="382"/>
        </w:trPr>
        <w:tc>
          <w:tcPr>
            <w:tcW w:w="842" w:type="dxa"/>
            <w:gridSpan w:val="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="Microsoft JhengHei Light"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1311" w:type="dxa"/>
            <w:gridSpan w:val="3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="Microsoft JhengHei Light"/>
                <w:b/>
                <w:sz w:val="20"/>
                <w:szCs w:val="20"/>
              </w:rPr>
              <w:t xml:space="preserve">Gansane-2021-BNF </w:t>
            </w:r>
            <w:r>
              <w:rPr>
                <w:rFonts w:eastAsia="Microsoft JhengHei Light"/>
                <w:sz w:val="20"/>
                <w:szCs w:val="20"/>
              </w:rPr>
              <w:fldChar w:fldCharType="begin">
                <w:fldData xml:space="preserve">PEVuZE5vdGU+PENpdGU+PEF1dGhvcj5HYW5zYW7DqTwvQXV0aG9yPjxZZWFyPjIwMjE8L1llYXI+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</w:fldData>
              </w:fldChar>
            </w:r>
            <w:r>
              <w:rPr>
                <w:rFonts w:eastAsia="Microsoft JhengHei Light"/>
                <w:sz w:val="20"/>
                <w:szCs w:val="20"/>
              </w:rPr>
              <w:instrText xml:space="preserve"> ADDIN EN.CITE </w:instrText>
            </w:r>
            <w:r>
              <w:rPr>
                <w:rFonts w:eastAsia="Microsoft JhengHei Light"/>
                <w:sz w:val="20"/>
                <w:szCs w:val="20"/>
              </w:rPr>
              <w:fldChar w:fldCharType="begin">
                <w:fldData xml:space="preserve">PEVuZE5vdGU+PENpdGU+PEF1dGhvcj5HYW5zYW7DqTwvQXV0aG9yPjxZZWFyPjIwMjE8L1llYXI+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</w:fldData>
              </w:fldChar>
            </w:r>
            <w:r>
              <w:rPr>
                <w:rFonts w:eastAsia="Microsoft JhengHei Light"/>
                <w:sz w:val="20"/>
                <w:szCs w:val="20"/>
              </w:rPr>
              <w:instrText xml:space="preserve"> ADDIN EN.CITE.DATA </w:instrText>
            </w:r>
            <w:r>
              <w:rPr>
                <w:rFonts w:eastAsia="Microsoft JhengHei Light"/>
                <w:sz w:val="20"/>
                <w:szCs w:val="20"/>
              </w:rPr>
            </w:r>
            <w:r>
              <w:rPr>
                <w:rFonts w:eastAsia="Microsoft JhengHei Light"/>
                <w:sz w:val="20"/>
                <w:szCs w:val="20"/>
              </w:rPr>
              <w:fldChar w:fldCharType="end"/>
            </w:r>
            <w:r>
              <w:rPr>
                <w:rFonts w:eastAsia="Microsoft JhengHei Light"/>
                <w:sz w:val="20"/>
                <w:szCs w:val="20"/>
              </w:rPr>
            </w:r>
            <w:r>
              <w:rPr>
                <w:rFonts w:eastAsia="Microsoft JhengHei Light"/>
                <w:sz w:val="20"/>
                <w:szCs w:val="20"/>
              </w:rPr>
              <w:fldChar w:fldCharType="separate"/>
            </w:r>
            <w:r>
              <w:rPr>
                <w:rFonts w:eastAsia="Microsoft JhengHei Light"/>
                <w:sz w:val="20"/>
                <w:szCs w:val="20"/>
              </w:rPr>
              <w:t>[73]</w:t>
            </w:r>
            <w:r>
              <w:rPr>
                <w:rFonts w:eastAsia="Microsoft JhengHei Light"/>
                <w:sz w:val="20"/>
                <w:szCs w:val="20"/>
              </w:rPr>
              <w:fldChar w:fldCharType="end"/>
            </w:r>
          </w:p>
        </w:tc>
        <w:tc>
          <w:tcPr>
            <w:tcW w:w="1235" w:type="dxa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="Microsoft JhengHei Light"/>
                <w:sz w:val="20"/>
                <w:szCs w:val="20"/>
              </w:rPr>
              <w:t>Open label, RCT</w:t>
            </w:r>
          </w:p>
        </w:tc>
        <w:tc>
          <w:tcPr>
            <w:tcW w:w="1940" w:type="dxa"/>
            <w:gridSpan w:val="3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="Microsoft JhengHei Light"/>
                <w:sz w:val="20"/>
                <w:szCs w:val="20"/>
              </w:rPr>
              <w:t>Primary health facility and district hospital, November 2017 to September 2018</w:t>
            </w:r>
          </w:p>
        </w:tc>
        <w:tc>
          <w:tcPr>
            <w:tcW w:w="1906" w:type="dxa"/>
            <w:gridSpan w:val="5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="Microsoft JhengHei Light"/>
                <w:sz w:val="20"/>
                <w:szCs w:val="20"/>
              </w:rPr>
              <w:t xml:space="preserve">Moderate to high transmission </w:t>
            </w:r>
          </w:p>
        </w:tc>
        <w:tc>
          <w:tcPr>
            <w:tcW w:w="1313" w:type="dxa"/>
            <w:gridSpan w:val="2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="Microsoft JhengHei Light"/>
                <w:sz w:val="20"/>
                <w:szCs w:val="20"/>
              </w:rPr>
              <w:t>42 days</w:t>
            </w:r>
          </w:p>
        </w:tc>
        <w:tc>
          <w:tcPr>
            <w:tcW w:w="1101" w:type="dxa"/>
            <w:gridSpan w:val="3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="Microsoft JhengHei Light"/>
                <w:sz w:val="20"/>
                <w:szCs w:val="20"/>
              </w:rPr>
              <w:t>360</w:t>
            </w:r>
          </w:p>
        </w:tc>
        <w:tc>
          <w:tcPr>
            <w:tcW w:w="762" w:type="dxa"/>
            <w:gridSpan w:val="2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="Microsoft JhengHei Light"/>
                <w:sz w:val="20"/>
                <w:szCs w:val="20"/>
              </w:rPr>
              <w:t>360</w:t>
            </w:r>
          </w:p>
        </w:tc>
        <w:tc>
          <w:tcPr>
            <w:tcW w:w="1310" w:type="dxa"/>
            <w:vMerge w:val="restart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  <w:r>
              <w:rPr>
                <w:rFonts w:eastAsia="Microsoft JhengHei Light"/>
                <w:sz w:val="20"/>
                <w:szCs w:val="20"/>
              </w:rPr>
              <w:t>6-59 months</w:t>
            </w: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tchiness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339"/>
        </w:trPr>
        <w:tc>
          <w:tcPr>
            <w:tcW w:w="842" w:type="dxa"/>
            <w:gridSpan w:val="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311" w:type="dxa"/>
            <w:gridSpan w:val="3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235" w:type="dxa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940" w:type="dxa"/>
            <w:gridSpan w:val="3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906" w:type="dxa"/>
            <w:gridSpan w:val="5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313" w:type="dxa"/>
            <w:gridSpan w:val="2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101" w:type="dxa"/>
            <w:gridSpan w:val="3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762" w:type="dxa"/>
            <w:gridSpan w:val="2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310" w:type="dxa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titis media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381"/>
        </w:trPr>
        <w:tc>
          <w:tcPr>
            <w:tcW w:w="842" w:type="dxa"/>
            <w:gridSpan w:val="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311" w:type="dxa"/>
            <w:gridSpan w:val="3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235" w:type="dxa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940" w:type="dxa"/>
            <w:gridSpan w:val="3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906" w:type="dxa"/>
            <w:gridSpan w:val="5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313" w:type="dxa"/>
            <w:gridSpan w:val="2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101" w:type="dxa"/>
            <w:gridSpan w:val="3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762" w:type="dxa"/>
            <w:gridSpan w:val="2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310" w:type="dxa"/>
            <w:vMerge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ough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</w:t>
            </w:r>
          </w:p>
        </w:tc>
      </w:tr>
      <w:tr w:rsidR="00D56CFC" w:rsidTr="00E93F3A">
        <w:trPr>
          <w:trHeight w:val="297"/>
        </w:trPr>
        <w:tc>
          <w:tcPr>
            <w:tcW w:w="11720" w:type="dxa"/>
            <w:gridSpan w:val="22"/>
            <w:vMerge w:val="restart"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bdominal pain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Vomiting 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4</w:t>
            </w:r>
          </w:p>
        </w:tc>
      </w:tr>
      <w:tr w:rsidR="00D56CFC" w:rsidTr="00E93F3A">
        <w:trPr>
          <w:trHeight w:val="142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kin rash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spacing w:after="200" w:line="276" w:lineRule="auto"/>
            </w:pPr>
          </w:p>
        </w:tc>
        <w:tc>
          <w:tcPr>
            <w:tcW w:w="851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E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51" w:type="dxa"/>
          </w:tcPr>
          <w:p w:rsidR="00D56CFC" w:rsidRDefault="00D56CFC" w:rsidP="00D56CFC">
            <w:pPr>
              <w:keepNext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D56CFC" w:rsidTr="00E93F3A">
        <w:trPr>
          <w:gridAfter w:val="8"/>
          <w:wAfter w:w="6808" w:type="dxa"/>
          <w:trHeight w:val="142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Furunculosis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D56CFC" w:rsidTr="00E93F3A">
        <w:trPr>
          <w:gridAfter w:val="8"/>
          <w:wAfter w:w="6808" w:type="dxa"/>
          <w:trHeight w:val="142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Vomiting 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</w:p>
        </w:tc>
        <w:tc>
          <w:tcPr>
            <w:tcW w:w="851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4</w:t>
            </w:r>
          </w:p>
        </w:tc>
      </w:tr>
      <w:tr w:rsidR="00D56CFC" w:rsidTr="00E93F3A">
        <w:trPr>
          <w:gridAfter w:val="8"/>
          <w:wAfter w:w="6808" w:type="dxa"/>
          <w:trHeight w:val="260"/>
        </w:trPr>
        <w:tc>
          <w:tcPr>
            <w:tcW w:w="11720" w:type="dxa"/>
            <w:gridSpan w:val="22"/>
            <w:vMerge/>
            <w:shd w:val="clear" w:color="auto" w:fill="CCCCCC" w:themeFill="text1" w:themeFillTint="33"/>
          </w:tcPr>
          <w:p w:rsidR="00D56CFC" w:rsidRDefault="00D56CFC" w:rsidP="00D56CFC">
            <w:pPr>
              <w:rPr>
                <w:rFonts w:eastAsia="Microsoft JhengHei Light"/>
                <w:sz w:val="20"/>
                <w:szCs w:val="20"/>
              </w:rPr>
            </w:pPr>
          </w:p>
        </w:tc>
        <w:tc>
          <w:tcPr>
            <w:tcW w:w="1646" w:type="dxa"/>
          </w:tcPr>
          <w:p w:rsidR="00D56CFC" w:rsidRDefault="00D56CFC" w:rsidP="00D56CF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E</w:t>
            </w:r>
          </w:p>
        </w:tc>
        <w:tc>
          <w:tcPr>
            <w:tcW w:w="940" w:type="dxa"/>
          </w:tcPr>
          <w:p w:rsidR="00D56CFC" w:rsidRDefault="00D56CFC" w:rsidP="00D56CFC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51" w:type="dxa"/>
          </w:tcPr>
          <w:p w:rsidR="00D56CFC" w:rsidRDefault="00D56CFC" w:rsidP="00D56CFC">
            <w:pPr>
              <w:keepNext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</w:tbl>
    <w:p w:rsidR="00B54B93" w:rsidRDefault="00B54B93" w:rsidP="00B54B93"/>
    <w:p w:rsidR="00F16AFB" w:rsidRDefault="00F16AFB"/>
    <w:sectPr w:rsidR="00F16AFB" w:rsidSect="00B54B9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Yu Gothic"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Microsoft JhengHei Light">
    <w:panose1 w:val="020B0304030504040204"/>
    <w:charset w:val="80"/>
    <w:family w:val="swiss"/>
    <w:pitch w:val="variable"/>
    <w:sig w:usb0="A0000AEF" w:usb1="29CFFCFB" w:usb2="00000016" w:usb3="00000000" w:csb0="003E01B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C9148DA0"/>
    <w:multiLevelType w:val="singleLevel"/>
    <w:tmpl w:val="42006118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Times New Roman" w:hAnsi="Times New Roman" w:cs="Times New Roman" w:hint="default"/>
      </w:rPr>
    </w:lvl>
  </w:abstractNum>
  <w:abstractNum w:abstractNumId="1">
    <w:nsid w:val="D432E175"/>
    <w:multiLevelType w:val="singleLevel"/>
    <w:tmpl w:val="D432E175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2">
    <w:nsid w:val="04001AF5"/>
    <w:multiLevelType w:val="multilevel"/>
    <w:tmpl w:val="04001AF5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4043F1D"/>
    <w:multiLevelType w:val="hybridMultilevel"/>
    <w:tmpl w:val="1868CCCC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4">
    <w:nsid w:val="06F34AC6"/>
    <w:multiLevelType w:val="hybridMultilevel"/>
    <w:tmpl w:val="B008BE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E9F0EEA"/>
    <w:multiLevelType w:val="hybridMultilevel"/>
    <w:tmpl w:val="A3FA4B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4A1137F"/>
    <w:multiLevelType w:val="hybridMultilevel"/>
    <w:tmpl w:val="0CCA05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84F491F"/>
    <w:multiLevelType w:val="multilevel"/>
    <w:tmpl w:val="184F491F"/>
    <w:lvl w:ilvl="0">
      <w:start w:val="1"/>
      <w:numFmt w:val="bullet"/>
      <w:lvlText w:val=""/>
      <w:lvlJc w:val="left"/>
      <w:pPr>
        <w:ind w:left="788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508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228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948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68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88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108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828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548" w:hanging="360"/>
      </w:pPr>
      <w:rPr>
        <w:rFonts w:ascii="Wingdings" w:hAnsi="Wingdings" w:hint="default"/>
      </w:rPr>
    </w:lvl>
  </w:abstractNum>
  <w:abstractNum w:abstractNumId="8">
    <w:nsid w:val="1D561451"/>
    <w:multiLevelType w:val="multilevel"/>
    <w:tmpl w:val="1D561451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CFE598F"/>
    <w:multiLevelType w:val="multilevel"/>
    <w:tmpl w:val="2CFE598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DCD563E"/>
    <w:multiLevelType w:val="hybridMultilevel"/>
    <w:tmpl w:val="2548A934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1">
    <w:nsid w:val="2F0769F3"/>
    <w:multiLevelType w:val="multilevel"/>
    <w:tmpl w:val="2F0769F3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3E50333"/>
    <w:multiLevelType w:val="hybridMultilevel"/>
    <w:tmpl w:val="CC0EB6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B63101E"/>
    <w:multiLevelType w:val="multilevel"/>
    <w:tmpl w:val="3B63101E"/>
    <w:lvl w:ilvl="0">
      <w:numFmt w:val="bullet"/>
      <w:lvlText w:val="•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C583530"/>
    <w:multiLevelType w:val="multilevel"/>
    <w:tmpl w:val="3C583530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E0E61D3"/>
    <w:multiLevelType w:val="multilevel"/>
    <w:tmpl w:val="3E0E61D3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FF54E24"/>
    <w:multiLevelType w:val="hybridMultilevel"/>
    <w:tmpl w:val="D87E0882"/>
    <w:lvl w:ilvl="0" w:tplc="04090001">
      <w:start w:val="1"/>
      <w:numFmt w:val="bullet"/>
      <w:lvlText w:val=""/>
      <w:lvlJc w:val="left"/>
      <w:pPr>
        <w:ind w:left="11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30" w:hanging="360"/>
      </w:pPr>
      <w:rPr>
        <w:rFonts w:ascii="Wingdings" w:hAnsi="Wingdings" w:hint="default"/>
      </w:rPr>
    </w:lvl>
  </w:abstractNum>
  <w:abstractNum w:abstractNumId="17">
    <w:nsid w:val="46027C68"/>
    <w:multiLevelType w:val="multilevel"/>
    <w:tmpl w:val="46027C6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8F60DE3"/>
    <w:multiLevelType w:val="multilevel"/>
    <w:tmpl w:val="58F60DE3"/>
    <w:lvl w:ilvl="0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>
    <w:nsid w:val="61CC0EEB"/>
    <w:multiLevelType w:val="multilevel"/>
    <w:tmpl w:val="61CC0EEB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651B02C8"/>
    <w:multiLevelType w:val="multilevel"/>
    <w:tmpl w:val="651B02C8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72E132B"/>
    <w:multiLevelType w:val="multilevel"/>
    <w:tmpl w:val="672E132B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A9455B0"/>
    <w:multiLevelType w:val="multilevel"/>
    <w:tmpl w:val="F87A2B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>
    <w:nsid w:val="7A94640D"/>
    <w:multiLevelType w:val="multilevel"/>
    <w:tmpl w:val="7A94640D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E5D1414"/>
    <w:multiLevelType w:val="multilevel"/>
    <w:tmpl w:val="7E5D141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4"/>
  </w:num>
  <w:num w:numId="3">
    <w:abstractNumId w:val="22"/>
  </w:num>
  <w:num w:numId="4">
    <w:abstractNumId w:val="12"/>
  </w:num>
  <w:num w:numId="5">
    <w:abstractNumId w:val="0"/>
  </w:num>
  <w:num w:numId="6">
    <w:abstractNumId w:val="6"/>
  </w:num>
  <w:num w:numId="7">
    <w:abstractNumId w:val="5"/>
  </w:num>
  <w:num w:numId="8">
    <w:abstractNumId w:val="11"/>
  </w:num>
  <w:num w:numId="9">
    <w:abstractNumId w:val="19"/>
  </w:num>
  <w:num w:numId="10">
    <w:abstractNumId w:val="1"/>
  </w:num>
  <w:num w:numId="11">
    <w:abstractNumId w:val="8"/>
  </w:num>
  <w:num w:numId="12">
    <w:abstractNumId w:val="20"/>
  </w:num>
  <w:num w:numId="13">
    <w:abstractNumId w:val="15"/>
  </w:num>
  <w:num w:numId="14">
    <w:abstractNumId w:val="7"/>
  </w:num>
  <w:num w:numId="15">
    <w:abstractNumId w:val="21"/>
  </w:num>
  <w:num w:numId="16">
    <w:abstractNumId w:val="2"/>
  </w:num>
  <w:num w:numId="17">
    <w:abstractNumId w:val="23"/>
  </w:num>
  <w:num w:numId="18">
    <w:abstractNumId w:val="13"/>
  </w:num>
  <w:num w:numId="19">
    <w:abstractNumId w:val="24"/>
  </w:num>
  <w:num w:numId="20">
    <w:abstractNumId w:val="18"/>
  </w:num>
  <w:num w:numId="21">
    <w:abstractNumId w:val="14"/>
  </w:num>
  <w:num w:numId="22">
    <w:abstractNumId w:val="17"/>
  </w:num>
  <w:num w:numId="23">
    <w:abstractNumId w:val="9"/>
  </w:num>
  <w:num w:numId="24">
    <w:abstractNumId w:val="10"/>
  </w:num>
  <w:num w:numId="2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54B93"/>
    <w:rsid w:val="002044E2"/>
    <w:rsid w:val="002672CD"/>
    <w:rsid w:val="002A6CAB"/>
    <w:rsid w:val="002C1F03"/>
    <w:rsid w:val="005C09BE"/>
    <w:rsid w:val="00627376"/>
    <w:rsid w:val="009C1DC8"/>
    <w:rsid w:val="00A95FAC"/>
    <w:rsid w:val="00B54B93"/>
    <w:rsid w:val="00C37518"/>
    <w:rsid w:val="00D56CFC"/>
    <w:rsid w:val="00DD332A"/>
    <w:rsid w:val="00E93F3A"/>
    <w:rsid w:val="00EA58F8"/>
    <w:rsid w:val="00F16A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 w:qFormat="1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4B9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de-AT" w:eastAsia="de-AT"/>
    </w:rPr>
  </w:style>
  <w:style w:type="paragraph" w:styleId="Heading1">
    <w:name w:val="heading 1"/>
    <w:basedOn w:val="Normal"/>
    <w:link w:val="Heading1Char"/>
    <w:autoRedefine/>
    <w:uiPriority w:val="9"/>
    <w:qFormat/>
    <w:rsid w:val="00B54B93"/>
    <w:pPr>
      <w:tabs>
        <w:tab w:val="left" w:pos="1260"/>
      </w:tabs>
      <w:spacing w:before="100" w:beforeAutospacing="1" w:line="480" w:lineRule="auto"/>
      <w:jc w:val="both"/>
      <w:outlineLvl w:val="0"/>
    </w:pPr>
    <w:rPr>
      <w:rFonts w:eastAsiaTheme="majorEastAsia"/>
      <w:b/>
      <w:noProof/>
      <w:kern w:val="36"/>
      <w:lang w:val="en-US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54B9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54B93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54B93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54B93"/>
    <w:rPr>
      <w:rFonts w:ascii="Times New Roman" w:eastAsiaTheme="majorEastAsia" w:hAnsi="Times New Roman" w:cs="Times New Roman"/>
      <w:b/>
      <w:noProof/>
      <w:kern w:val="36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B54B9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de-AT" w:eastAsia="de-AT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B54B93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de-AT" w:eastAsia="de-AT"/>
    </w:rPr>
  </w:style>
  <w:style w:type="character" w:customStyle="1" w:styleId="Heading4Char">
    <w:name w:val="Heading 4 Char"/>
    <w:basedOn w:val="DefaultParagraphFont"/>
    <w:link w:val="Heading4"/>
    <w:uiPriority w:val="9"/>
    <w:rsid w:val="00B54B93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val="de-AT" w:eastAsia="de-AT"/>
    </w:rPr>
  </w:style>
  <w:style w:type="paragraph" w:styleId="NormalWeb">
    <w:name w:val="Normal (Web)"/>
    <w:basedOn w:val="Normal"/>
    <w:uiPriority w:val="99"/>
    <w:unhideWhenUsed/>
    <w:rsid w:val="00B54B93"/>
    <w:pPr>
      <w:spacing w:before="100" w:beforeAutospacing="1" w:after="100" w:afterAutospacing="1"/>
    </w:pPr>
    <w:rPr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4B93"/>
    <w:rPr>
      <w:rFonts w:ascii="Tahoma" w:eastAsia="Times New Roman" w:hAnsi="Tahoma" w:cs="Tahoma"/>
      <w:sz w:val="16"/>
      <w:szCs w:val="16"/>
      <w:lang w:val="de-AT" w:eastAsia="de-A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4B93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B54B93"/>
    <w:pPr>
      <w:spacing w:after="200"/>
    </w:pPr>
    <w:rPr>
      <w:rFonts w:eastAsiaTheme="minorHAnsi" w:cstheme="minorBidi"/>
      <w:b/>
      <w:bCs/>
      <w:color w:val="4F81BD" w:themeColor="accent1"/>
      <w:sz w:val="18"/>
      <w:szCs w:val="18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B54B93"/>
    <w:pPr>
      <w:jc w:val="center"/>
    </w:pPr>
    <w:rPr>
      <w:noProof/>
      <w:color w:val="4F81BD" w:themeColor="accent1"/>
    </w:rPr>
  </w:style>
  <w:style w:type="character" w:customStyle="1" w:styleId="EndNoteBibliographyTitleChar">
    <w:name w:val="EndNote Bibliography Title Char"/>
    <w:basedOn w:val="Heading2Char"/>
    <w:link w:val="EndNoteBibliographyTitle"/>
    <w:rsid w:val="00B54B93"/>
    <w:rPr>
      <w:rFonts w:ascii="Times New Roman" w:eastAsia="Times New Roman" w:hAnsi="Times New Roman" w:cs="Times New Roman"/>
      <w:b w:val="0"/>
      <w:bCs w:val="0"/>
      <w:noProof/>
      <w:color w:val="4F81BD" w:themeColor="accent1"/>
      <w:sz w:val="24"/>
      <w:szCs w:val="24"/>
      <w:lang w:val="de-AT" w:eastAsia="de-AT"/>
    </w:rPr>
  </w:style>
  <w:style w:type="paragraph" w:customStyle="1" w:styleId="EndNoteBibliography">
    <w:name w:val="EndNote Bibliography"/>
    <w:basedOn w:val="Normal"/>
    <w:link w:val="EndNoteBibliographyChar"/>
    <w:rsid w:val="00B54B93"/>
    <w:pPr>
      <w:jc w:val="both"/>
    </w:pPr>
    <w:rPr>
      <w:noProof/>
      <w:color w:val="4F81BD" w:themeColor="accent1"/>
    </w:rPr>
  </w:style>
  <w:style w:type="character" w:customStyle="1" w:styleId="EndNoteBibliographyChar">
    <w:name w:val="EndNote Bibliography Char"/>
    <w:basedOn w:val="Heading2Char"/>
    <w:link w:val="EndNoteBibliography"/>
    <w:rsid w:val="00B54B93"/>
    <w:rPr>
      <w:rFonts w:ascii="Times New Roman" w:eastAsia="Times New Roman" w:hAnsi="Times New Roman" w:cs="Times New Roman"/>
      <w:b w:val="0"/>
      <w:bCs w:val="0"/>
      <w:noProof/>
      <w:color w:val="4F81BD" w:themeColor="accent1"/>
      <w:sz w:val="24"/>
      <w:szCs w:val="24"/>
      <w:lang w:val="de-AT" w:eastAsia="de-AT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54B93"/>
    <w:rPr>
      <w:rFonts w:ascii="Times New Roman" w:hAnsi="Times New Roman"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54B93"/>
    <w:rPr>
      <w:rFonts w:eastAsiaTheme="minorHAnsi" w:cstheme="minorBidi"/>
      <w:lang w:val="en-US" w:eastAsia="en-US"/>
    </w:rPr>
  </w:style>
  <w:style w:type="character" w:customStyle="1" w:styleId="CommentTextChar1">
    <w:name w:val="Comment Text Char1"/>
    <w:basedOn w:val="DefaultParagraphFont"/>
    <w:uiPriority w:val="99"/>
    <w:semiHidden/>
    <w:rsid w:val="00B54B93"/>
    <w:rPr>
      <w:rFonts w:ascii="Times New Roman" w:eastAsia="Times New Roman" w:hAnsi="Times New Roman" w:cs="Times New Roman"/>
      <w:sz w:val="20"/>
      <w:szCs w:val="20"/>
      <w:lang w:val="de-AT" w:eastAsia="de-AT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B54B93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B54B93"/>
    <w:pPr>
      <w:tabs>
        <w:tab w:val="center" w:pos="4680"/>
        <w:tab w:val="right" w:pos="9360"/>
      </w:tabs>
    </w:pPr>
    <w:rPr>
      <w:rFonts w:eastAsiaTheme="minorHAnsi" w:cstheme="minorBidi"/>
      <w:sz w:val="22"/>
      <w:szCs w:val="22"/>
      <w:lang w:val="en-US"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54B93"/>
    <w:rPr>
      <w:rFonts w:ascii="Times New Roman" w:hAnsi="Times New Roman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54B93"/>
    <w:rPr>
      <w:rFonts w:eastAsiaTheme="minorHAnsi" w:cstheme="minorBidi"/>
      <w:sz w:val="20"/>
      <w:szCs w:val="20"/>
      <w:lang w:val="en-US" w:eastAsia="en-US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B54B93"/>
    <w:rPr>
      <w:rFonts w:ascii="Times New Roman" w:hAnsi="Times New Roman"/>
    </w:rPr>
  </w:style>
  <w:style w:type="paragraph" w:styleId="Header">
    <w:name w:val="header"/>
    <w:basedOn w:val="Normal"/>
    <w:link w:val="HeaderChar"/>
    <w:uiPriority w:val="99"/>
    <w:unhideWhenUsed/>
    <w:rsid w:val="00B54B93"/>
    <w:pPr>
      <w:tabs>
        <w:tab w:val="center" w:pos="4680"/>
        <w:tab w:val="right" w:pos="9360"/>
      </w:tabs>
    </w:pPr>
    <w:rPr>
      <w:rFonts w:eastAsiaTheme="minorHAnsi" w:cstheme="minorBidi"/>
      <w:sz w:val="22"/>
      <w:szCs w:val="22"/>
      <w:lang w:val="en-US" w:eastAsia="en-US"/>
    </w:rPr>
  </w:style>
  <w:style w:type="paragraph" w:styleId="NoSpacing">
    <w:name w:val="No Spacing"/>
    <w:link w:val="NoSpacingChar"/>
    <w:uiPriority w:val="1"/>
    <w:qFormat/>
    <w:rsid w:val="00B54B93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qFormat/>
    <w:rsid w:val="00B54B93"/>
    <w:rPr>
      <w:rFonts w:eastAsiaTheme="minorEastAsia"/>
      <w:lang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 w:qFormat="1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4B9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de-AT" w:eastAsia="de-AT"/>
    </w:rPr>
  </w:style>
  <w:style w:type="paragraph" w:styleId="Heading1">
    <w:name w:val="heading 1"/>
    <w:basedOn w:val="Normal"/>
    <w:link w:val="Heading1Char"/>
    <w:autoRedefine/>
    <w:uiPriority w:val="9"/>
    <w:qFormat/>
    <w:rsid w:val="00B54B93"/>
    <w:pPr>
      <w:tabs>
        <w:tab w:val="left" w:pos="1260"/>
      </w:tabs>
      <w:spacing w:before="100" w:beforeAutospacing="1" w:line="480" w:lineRule="auto"/>
      <w:jc w:val="both"/>
      <w:outlineLvl w:val="0"/>
    </w:pPr>
    <w:rPr>
      <w:rFonts w:eastAsiaTheme="majorEastAsia"/>
      <w:b/>
      <w:noProof/>
      <w:kern w:val="36"/>
      <w:lang w:val="en-US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54B9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54B93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54B93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54B93"/>
    <w:rPr>
      <w:rFonts w:ascii="Times New Roman" w:eastAsiaTheme="majorEastAsia" w:hAnsi="Times New Roman" w:cs="Times New Roman"/>
      <w:b/>
      <w:noProof/>
      <w:kern w:val="36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B54B9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de-AT" w:eastAsia="de-AT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B54B93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de-AT" w:eastAsia="de-AT"/>
    </w:rPr>
  </w:style>
  <w:style w:type="character" w:customStyle="1" w:styleId="Heading4Char">
    <w:name w:val="Heading 4 Char"/>
    <w:basedOn w:val="DefaultParagraphFont"/>
    <w:link w:val="Heading4"/>
    <w:uiPriority w:val="9"/>
    <w:rsid w:val="00B54B93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val="de-AT" w:eastAsia="de-AT"/>
    </w:rPr>
  </w:style>
  <w:style w:type="paragraph" w:styleId="NormalWeb">
    <w:name w:val="Normal (Web)"/>
    <w:basedOn w:val="Normal"/>
    <w:uiPriority w:val="99"/>
    <w:unhideWhenUsed/>
    <w:rsid w:val="00B54B93"/>
    <w:pPr>
      <w:spacing w:before="100" w:beforeAutospacing="1" w:after="100" w:afterAutospacing="1"/>
    </w:pPr>
    <w:rPr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4B93"/>
    <w:rPr>
      <w:rFonts w:ascii="Tahoma" w:eastAsia="Times New Roman" w:hAnsi="Tahoma" w:cs="Tahoma"/>
      <w:sz w:val="16"/>
      <w:szCs w:val="16"/>
      <w:lang w:val="de-AT" w:eastAsia="de-A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4B93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B54B93"/>
    <w:pPr>
      <w:spacing w:after="200"/>
    </w:pPr>
    <w:rPr>
      <w:rFonts w:eastAsiaTheme="minorHAnsi" w:cstheme="minorBidi"/>
      <w:b/>
      <w:bCs/>
      <w:color w:val="4F81BD" w:themeColor="accent1"/>
      <w:sz w:val="18"/>
      <w:szCs w:val="18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B54B93"/>
    <w:pPr>
      <w:jc w:val="center"/>
    </w:pPr>
    <w:rPr>
      <w:noProof/>
      <w:color w:val="4F81BD" w:themeColor="accent1"/>
    </w:rPr>
  </w:style>
  <w:style w:type="character" w:customStyle="1" w:styleId="EndNoteBibliographyTitleChar">
    <w:name w:val="EndNote Bibliography Title Char"/>
    <w:basedOn w:val="Heading2Char"/>
    <w:link w:val="EndNoteBibliographyTitle"/>
    <w:rsid w:val="00B54B93"/>
    <w:rPr>
      <w:rFonts w:ascii="Times New Roman" w:eastAsia="Times New Roman" w:hAnsi="Times New Roman" w:cs="Times New Roman"/>
      <w:b w:val="0"/>
      <w:bCs w:val="0"/>
      <w:noProof/>
      <w:color w:val="4F81BD" w:themeColor="accent1"/>
      <w:sz w:val="24"/>
      <w:szCs w:val="24"/>
      <w:lang w:val="de-AT" w:eastAsia="de-AT"/>
    </w:rPr>
  </w:style>
  <w:style w:type="paragraph" w:customStyle="1" w:styleId="EndNoteBibliography">
    <w:name w:val="EndNote Bibliography"/>
    <w:basedOn w:val="Normal"/>
    <w:link w:val="EndNoteBibliographyChar"/>
    <w:rsid w:val="00B54B93"/>
    <w:pPr>
      <w:jc w:val="both"/>
    </w:pPr>
    <w:rPr>
      <w:noProof/>
      <w:color w:val="4F81BD" w:themeColor="accent1"/>
    </w:rPr>
  </w:style>
  <w:style w:type="character" w:customStyle="1" w:styleId="EndNoteBibliographyChar">
    <w:name w:val="EndNote Bibliography Char"/>
    <w:basedOn w:val="Heading2Char"/>
    <w:link w:val="EndNoteBibliography"/>
    <w:rsid w:val="00B54B93"/>
    <w:rPr>
      <w:rFonts w:ascii="Times New Roman" w:eastAsia="Times New Roman" w:hAnsi="Times New Roman" w:cs="Times New Roman"/>
      <w:b w:val="0"/>
      <w:bCs w:val="0"/>
      <w:noProof/>
      <w:color w:val="4F81BD" w:themeColor="accent1"/>
      <w:sz w:val="24"/>
      <w:szCs w:val="24"/>
      <w:lang w:val="de-AT" w:eastAsia="de-AT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54B93"/>
    <w:rPr>
      <w:rFonts w:ascii="Times New Roman" w:hAnsi="Times New Roman"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54B93"/>
    <w:rPr>
      <w:rFonts w:eastAsiaTheme="minorHAnsi" w:cstheme="minorBidi"/>
      <w:lang w:val="en-US" w:eastAsia="en-US"/>
    </w:rPr>
  </w:style>
  <w:style w:type="character" w:customStyle="1" w:styleId="CommentTextChar1">
    <w:name w:val="Comment Text Char1"/>
    <w:basedOn w:val="DefaultParagraphFont"/>
    <w:uiPriority w:val="99"/>
    <w:semiHidden/>
    <w:rsid w:val="00B54B93"/>
    <w:rPr>
      <w:rFonts w:ascii="Times New Roman" w:eastAsia="Times New Roman" w:hAnsi="Times New Roman" w:cs="Times New Roman"/>
      <w:sz w:val="20"/>
      <w:szCs w:val="20"/>
      <w:lang w:val="de-AT" w:eastAsia="de-AT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B54B93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B54B93"/>
    <w:pPr>
      <w:tabs>
        <w:tab w:val="center" w:pos="4680"/>
        <w:tab w:val="right" w:pos="9360"/>
      </w:tabs>
    </w:pPr>
    <w:rPr>
      <w:rFonts w:eastAsiaTheme="minorHAnsi" w:cstheme="minorBidi"/>
      <w:sz w:val="22"/>
      <w:szCs w:val="22"/>
      <w:lang w:val="en-US"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54B93"/>
    <w:rPr>
      <w:rFonts w:ascii="Times New Roman" w:hAnsi="Times New Roman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54B93"/>
    <w:rPr>
      <w:rFonts w:eastAsiaTheme="minorHAnsi" w:cstheme="minorBidi"/>
      <w:sz w:val="20"/>
      <w:szCs w:val="20"/>
      <w:lang w:val="en-US" w:eastAsia="en-US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B54B93"/>
    <w:rPr>
      <w:rFonts w:ascii="Times New Roman" w:hAnsi="Times New Roman"/>
    </w:rPr>
  </w:style>
  <w:style w:type="paragraph" w:styleId="Header">
    <w:name w:val="header"/>
    <w:basedOn w:val="Normal"/>
    <w:link w:val="HeaderChar"/>
    <w:uiPriority w:val="99"/>
    <w:unhideWhenUsed/>
    <w:rsid w:val="00B54B93"/>
    <w:pPr>
      <w:tabs>
        <w:tab w:val="center" w:pos="4680"/>
        <w:tab w:val="right" w:pos="9360"/>
      </w:tabs>
    </w:pPr>
    <w:rPr>
      <w:rFonts w:eastAsiaTheme="minorHAnsi" w:cstheme="minorBidi"/>
      <w:sz w:val="22"/>
      <w:szCs w:val="22"/>
      <w:lang w:val="en-US" w:eastAsia="en-US"/>
    </w:rPr>
  </w:style>
  <w:style w:type="paragraph" w:styleId="NoSpacing">
    <w:name w:val="No Spacing"/>
    <w:link w:val="NoSpacingChar"/>
    <w:uiPriority w:val="1"/>
    <w:qFormat/>
    <w:rsid w:val="00B54B93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qFormat/>
    <w:rsid w:val="00B54B93"/>
    <w:rPr>
      <w:rFonts w:eastAsiaTheme="minorEastAsia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</TotalTime>
  <Pages>8</Pages>
  <Words>1267</Words>
  <Characters>7227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3</cp:revision>
  <dcterms:created xsi:type="dcterms:W3CDTF">2021-07-11T17:20:00Z</dcterms:created>
  <dcterms:modified xsi:type="dcterms:W3CDTF">2021-07-12T10:55:00Z</dcterms:modified>
</cp:coreProperties>
</file>